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0C660A" w14:textId="004F4470" w:rsidR="00246232" w:rsidRPr="0074665F" w:rsidRDefault="00246232" w:rsidP="00502ED1">
      <w:pPr>
        <w:pStyle w:val="Heading1"/>
        <w:spacing w:line="360" w:lineRule="auto"/>
        <w:rPr>
          <w:color w:val="000000" w:themeColor="text1"/>
        </w:rPr>
      </w:pPr>
      <w:r w:rsidRPr="0074665F">
        <w:rPr>
          <w:color w:val="000000" w:themeColor="text1"/>
        </w:rPr>
        <w:t>Appendix 1</w:t>
      </w:r>
      <w:r w:rsidR="00F57480" w:rsidRPr="0074665F">
        <w:rPr>
          <w:color w:val="000000" w:themeColor="text1"/>
        </w:rPr>
        <w:t xml:space="preserve"> </w:t>
      </w:r>
    </w:p>
    <w:p w14:paraId="7E7E0DEA" w14:textId="77777777" w:rsidR="00FF06BE" w:rsidRPr="00F172FD" w:rsidRDefault="00FF06BE" w:rsidP="00FF06BE">
      <w:pPr>
        <w:spacing w:line="360" w:lineRule="auto"/>
        <w:rPr>
          <w:rFonts w:cs="Times New Roman"/>
          <w:b/>
          <w:bCs/>
        </w:rPr>
      </w:pPr>
      <w:r w:rsidRPr="00F172FD">
        <w:rPr>
          <w:rFonts w:cs="Times New Roman"/>
          <w:b/>
          <w:bCs/>
        </w:rPr>
        <w:t xml:space="preserve">Appendix </w:t>
      </w:r>
      <w:r>
        <w:rPr>
          <w:rFonts w:cs="Times New Roman"/>
          <w:b/>
          <w:bCs/>
        </w:rPr>
        <w:t>1</w:t>
      </w:r>
      <w:r w:rsidRPr="00F172FD">
        <w:rPr>
          <w:rFonts w:cs="Times New Roman"/>
          <w:b/>
          <w:bCs/>
        </w:rPr>
        <w:t>.  Attendees of the First International Pre-Symptomatic ALS Workshop</w:t>
      </w:r>
    </w:p>
    <w:p w14:paraId="44E8C078" w14:textId="77777777" w:rsidR="00FF06BE" w:rsidRPr="00F172FD" w:rsidRDefault="00FF06BE" w:rsidP="00FF06BE">
      <w:pPr>
        <w:spacing w:line="360" w:lineRule="auto"/>
        <w:rPr>
          <w:rFonts w:cs="Times New Roman"/>
        </w:rPr>
      </w:pPr>
      <w:r w:rsidRPr="00F172FD">
        <w:rPr>
          <w:rFonts w:cs="Times New Roman"/>
        </w:rPr>
        <w:t>The First International Pre-Symptomatic ALS Workshop (January 27, 2020, in Miami, FL) brought together specialists in the field of neurodegenerative disorders, along with discovery scientists, statisticians, genetic counselor, legal researcher, and representatives from industry, the ALS Association, the Association for FTD and the National Institutes of Health. The goals of the Workshop were to learn from the experience of those studying the pre-symptomatic phases of other neurodegenerative diseases and to: (1) define the minimal assessments needed to declare an ALS gene mutation carrier as pre-symptomatic; (2) reach consensus on a conceptual framework for describing and understanding pre-symptomatic ALS; (3) develop operational criteria for both motor and cognitive/behavioral phenoconversion; and (4) review the landscape of pre-symptomatic ALS biomarkers to identify leading candidates. Attendees included:</w:t>
      </w:r>
    </w:p>
    <w:p w14:paraId="302C9C2D" w14:textId="77777777" w:rsidR="00FF06BE" w:rsidRPr="00F172FD" w:rsidRDefault="00FF06BE" w:rsidP="00FF06BE">
      <w:pPr>
        <w:spacing w:line="360" w:lineRule="auto"/>
        <w:rPr>
          <w:rFonts w:cs="Times New Roman"/>
        </w:rPr>
      </w:pPr>
    </w:p>
    <w:p w14:paraId="3A70495B" w14:textId="77777777" w:rsidR="00FF06BE" w:rsidRPr="00F172FD" w:rsidRDefault="00FF06BE" w:rsidP="00FF06BE">
      <w:pPr>
        <w:tabs>
          <w:tab w:val="left" w:pos="2520"/>
        </w:tabs>
        <w:spacing w:line="360" w:lineRule="auto"/>
        <w:rPr>
          <w:rFonts w:cs="Times New Roman"/>
        </w:rPr>
      </w:pPr>
      <w:r w:rsidRPr="00F172FD">
        <w:rPr>
          <w:rFonts w:cs="Times New Roman"/>
        </w:rPr>
        <w:t>Ammar Al-Chalabi</w:t>
      </w:r>
      <w:r w:rsidRPr="00F172FD">
        <w:rPr>
          <w:rFonts w:cs="Times New Roman"/>
        </w:rPr>
        <w:tab/>
        <w:t>(</w:t>
      </w:r>
      <w:r w:rsidRPr="00F172FD">
        <w:rPr>
          <w:rFonts w:cs="Times New Roman"/>
          <w:color w:val="000000" w:themeColor="text1"/>
          <w:shd w:val="clear" w:color="auto" w:fill="FFFFFF"/>
        </w:rPr>
        <w:t>King's College London, UK)</w:t>
      </w:r>
    </w:p>
    <w:p w14:paraId="00BB0E31" w14:textId="77777777" w:rsidR="00FF06BE" w:rsidRPr="00F172FD" w:rsidRDefault="00FF06BE" w:rsidP="00FF06BE">
      <w:pPr>
        <w:tabs>
          <w:tab w:val="left" w:pos="2520"/>
        </w:tabs>
        <w:spacing w:line="360" w:lineRule="auto"/>
        <w:rPr>
          <w:rFonts w:cs="Times New Roman"/>
        </w:rPr>
      </w:pPr>
      <w:r w:rsidRPr="00F172FD">
        <w:rPr>
          <w:rFonts w:cs="Times New Roman"/>
        </w:rPr>
        <w:t>Peter M Andersen</w:t>
      </w:r>
      <w:r w:rsidRPr="00F172FD">
        <w:rPr>
          <w:rFonts w:cs="Times New Roman"/>
          <w:color w:val="000000" w:themeColor="text1"/>
          <w:shd w:val="clear" w:color="auto" w:fill="FFFFFF"/>
        </w:rPr>
        <w:tab/>
        <w:t>(</w:t>
      </w:r>
      <w:proofErr w:type="spellStart"/>
      <w:r w:rsidRPr="00F172FD">
        <w:rPr>
          <w:rFonts w:cs="Times New Roman"/>
          <w:color w:val="000000" w:themeColor="text1"/>
          <w:shd w:val="clear" w:color="auto" w:fill="FFFFFF"/>
        </w:rPr>
        <w:t>Umeå</w:t>
      </w:r>
      <w:proofErr w:type="spellEnd"/>
      <w:r w:rsidRPr="00F172FD">
        <w:rPr>
          <w:rFonts w:cs="Times New Roman"/>
          <w:color w:val="000000" w:themeColor="text1"/>
          <w:shd w:val="clear" w:color="auto" w:fill="FFFFFF"/>
        </w:rPr>
        <w:t xml:space="preserve"> University, Sweden)</w:t>
      </w:r>
    </w:p>
    <w:p w14:paraId="231C1105" w14:textId="77777777" w:rsidR="00FF06BE" w:rsidRPr="00F172FD" w:rsidRDefault="00FF06BE" w:rsidP="00FF06BE">
      <w:pPr>
        <w:tabs>
          <w:tab w:val="left" w:pos="2520"/>
        </w:tabs>
        <w:spacing w:line="360" w:lineRule="auto"/>
        <w:rPr>
          <w:rFonts w:cs="Times New Roman"/>
        </w:rPr>
      </w:pPr>
      <w:proofErr w:type="spellStart"/>
      <w:r w:rsidRPr="00F172FD">
        <w:rPr>
          <w:rFonts w:cs="Times New Roman"/>
        </w:rPr>
        <w:t>Jalayne</w:t>
      </w:r>
      <w:proofErr w:type="spellEnd"/>
      <w:r w:rsidRPr="00F172FD">
        <w:rPr>
          <w:rFonts w:cs="Times New Roman"/>
        </w:rPr>
        <w:t xml:space="preserve"> Arias</w:t>
      </w:r>
      <w:r w:rsidRPr="00F172FD">
        <w:rPr>
          <w:rFonts w:cs="Times New Roman"/>
        </w:rPr>
        <w:tab/>
        <w:t>(</w:t>
      </w:r>
      <w:r w:rsidRPr="00F172FD">
        <w:rPr>
          <w:rFonts w:cs="Times New Roman"/>
          <w:color w:val="000000" w:themeColor="text1"/>
        </w:rPr>
        <w:t>University of California San Francisco, USA)</w:t>
      </w:r>
    </w:p>
    <w:p w14:paraId="06C5AE89" w14:textId="77777777" w:rsidR="00FF06BE" w:rsidRPr="00F172FD" w:rsidRDefault="00FF06BE" w:rsidP="00FF06BE">
      <w:pPr>
        <w:tabs>
          <w:tab w:val="left" w:pos="2520"/>
        </w:tabs>
        <w:spacing w:line="360" w:lineRule="auto"/>
        <w:rPr>
          <w:rFonts w:cs="Times New Roman"/>
        </w:rPr>
      </w:pPr>
      <w:r w:rsidRPr="00F172FD">
        <w:rPr>
          <w:rFonts w:cs="Times New Roman"/>
        </w:rPr>
        <w:t>Michael Benatar</w:t>
      </w:r>
      <w:r w:rsidRPr="00F172FD">
        <w:rPr>
          <w:rFonts w:cs="Times New Roman"/>
        </w:rPr>
        <w:tab/>
        <w:t>(University of Miami, USA)</w:t>
      </w:r>
    </w:p>
    <w:p w14:paraId="68C561D8" w14:textId="77777777" w:rsidR="00FF06BE" w:rsidRPr="00F172FD" w:rsidRDefault="00FF06BE" w:rsidP="00FF06BE">
      <w:pPr>
        <w:tabs>
          <w:tab w:val="left" w:pos="2520"/>
        </w:tabs>
        <w:spacing w:line="360" w:lineRule="auto"/>
        <w:rPr>
          <w:rFonts w:cs="Times New Roman"/>
        </w:rPr>
      </w:pPr>
      <w:r w:rsidRPr="00F172FD">
        <w:rPr>
          <w:rFonts w:cs="Times New Roman"/>
        </w:rPr>
        <w:t xml:space="preserve">Bradley </w:t>
      </w:r>
      <w:proofErr w:type="spellStart"/>
      <w:r w:rsidRPr="00F172FD">
        <w:rPr>
          <w:rFonts w:cs="Times New Roman"/>
        </w:rPr>
        <w:t>Boeve</w:t>
      </w:r>
      <w:proofErr w:type="spellEnd"/>
      <w:r w:rsidRPr="00F172FD">
        <w:rPr>
          <w:rFonts w:cs="Times New Roman"/>
        </w:rPr>
        <w:tab/>
        <w:t>(Mayo Clinic, USA)</w:t>
      </w:r>
    </w:p>
    <w:p w14:paraId="77479A22" w14:textId="77777777" w:rsidR="00FF06BE" w:rsidRPr="00F172FD" w:rsidRDefault="00FF06BE" w:rsidP="00FF06BE">
      <w:pPr>
        <w:tabs>
          <w:tab w:val="left" w:pos="2520"/>
        </w:tabs>
        <w:spacing w:line="360" w:lineRule="auto"/>
        <w:rPr>
          <w:rFonts w:cs="Times New Roman"/>
        </w:rPr>
      </w:pPr>
      <w:r w:rsidRPr="00F172FD">
        <w:rPr>
          <w:rFonts w:cs="Times New Roman"/>
        </w:rPr>
        <w:t xml:space="preserve">Stephanie </w:t>
      </w:r>
      <w:proofErr w:type="spellStart"/>
      <w:r w:rsidRPr="00F172FD">
        <w:rPr>
          <w:rFonts w:cs="Times New Roman"/>
        </w:rPr>
        <w:t>Cosentino</w:t>
      </w:r>
      <w:proofErr w:type="spellEnd"/>
      <w:r w:rsidRPr="00F172FD">
        <w:rPr>
          <w:rFonts w:cs="Times New Roman"/>
        </w:rPr>
        <w:tab/>
        <w:t>(Columbia university, USA)</w:t>
      </w:r>
    </w:p>
    <w:p w14:paraId="10F0F9D9" w14:textId="77777777" w:rsidR="00FF06BE" w:rsidRPr="00F172FD" w:rsidRDefault="00FF06BE" w:rsidP="00FF06BE">
      <w:pPr>
        <w:tabs>
          <w:tab w:val="left" w:pos="2520"/>
        </w:tabs>
        <w:spacing w:line="360" w:lineRule="auto"/>
        <w:rPr>
          <w:rFonts w:cs="Times New Roman"/>
        </w:rPr>
      </w:pPr>
      <w:r w:rsidRPr="00F172FD">
        <w:rPr>
          <w:rFonts w:cs="Times New Roman"/>
        </w:rPr>
        <w:t>Kuldip Dave</w:t>
      </w:r>
      <w:r w:rsidRPr="00F172FD">
        <w:rPr>
          <w:rFonts w:cs="Times New Roman"/>
        </w:rPr>
        <w:tab/>
        <w:t>(The ALS Association)</w:t>
      </w:r>
    </w:p>
    <w:p w14:paraId="07ADB81A" w14:textId="60A66DF9" w:rsidR="00FF06BE" w:rsidRPr="00F172FD" w:rsidRDefault="00FF06BE" w:rsidP="00FF06BE">
      <w:pPr>
        <w:tabs>
          <w:tab w:val="left" w:pos="2520"/>
        </w:tabs>
        <w:spacing w:line="360" w:lineRule="auto"/>
        <w:rPr>
          <w:rFonts w:cs="Times New Roman"/>
        </w:rPr>
      </w:pPr>
      <w:r w:rsidRPr="00F172FD">
        <w:rPr>
          <w:rFonts w:cs="Times New Roman"/>
        </w:rPr>
        <w:t>Toby Ferguson</w:t>
      </w:r>
      <w:r w:rsidRPr="00F172FD">
        <w:rPr>
          <w:rFonts w:cs="Times New Roman"/>
        </w:rPr>
        <w:tab/>
        <w:t>(Biogen)</w:t>
      </w:r>
    </w:p>
    <w:p w14:paraId="2E7C6EC0" w14:textId="77777777" w:rsidR="00FF06BE" w:rsidRPr="00F172FD" w:rsidRDefault="00FF06BE" w:rsidP="00FF06BE">
      <w:pPr>
        <w:tabs>
          <w:tab w:val="left" w:pos="2520"/>
        </w:tabs>
        <w:spacing w:line="360" w:lineRule="auto"/>
        <w:rPr>
          <w:rFonts w:cs="Times New Roman"/>
        </w:rPr>
      </w:pPr>
      <w:r w:rsidRPr="00F172FD">
        <w:rPr>
          <w:rFonts w:cs="Times New Roman"/>
        </w:rPr>
        <w:t xml:space="preserve">Mary-Kay </w:t>
      </w:r>
      <w:proofErr w:type="spellStart"/>
      <w:r w:rsidRPr="00F172FD">
        <w:rPr>
          <w:rFonts w:cs="Times New Roman"/>
        </w:rPr>
        <w:t>Floeter</w:t>
      </w:r>
      <w:proofErr w:type="spellEnd"/>
      <w:r w:rsidRPr="00F172FD">
        <w:rPr>
          <w:rFonts w:cs="Times New Roman"/>
        </w:rPr>
        <w:tab/>
        <w:t>(National Institute of Health, USA)</w:t>
      </w:r>
    </w:p>
    <w:p w14:paraId="76B18327" w14:textId="77777777" w:rsidR="00FF06BE" w:rsidRPr="00F172FD" w:rsidRDefault="00FF06BE" w:rsidP="00FF06BE">
      <w:pPr>
        <w:tabs>
          <w:tab w:val="left" w:pos="2520"/>
        </w:tabs>
        <w:spacing w:line="360" w:lineRule="auto"/>
        <w:rPr>
          <w:rFonts w:cs="Times New Roman"/>
        </w:rPr>
      </w:pPr>
      <w:r w:rsidRPr="00F172FD">
        <w:rPr>
          <w:rFonts w:cs="Times New Roman"/>
        </w:rPr>
        <w:t xml:space="preserve">Jonathan </w:t>
      </w:r>
      <w:bookmarkStart w:id="0" w:name="_Hlk70055682"/>
      <w:r w:rsidRPr="00F172FD">
        <w:rPr>
          <w:rFonts w:cs="Times New Roman"/>
        </w:rPr>
        <w:t>Rohrer</w:t>
      </w:r>
      <w:bookmarkEnd w:id="0"/>
      <w:r w:rsidRPr="00F172FD">
        <w:rPr>
          <w:rFonts w:cs="Times New Roman"/>
        </w:rPr>
        <w:tab/>
        <w:t>(University College London, UK)</w:t>
      </w:r>
    </w:p>
    <w:p w14:paraId="13017358" w14:textId="01F101AB" w:rsidR="00FF06BE" w:rsidRPr="00F172FD" w:rsidRDefault="00FF06BE" w:rsidP="00FF06BE">
      <w:pPr>
        <w:tabs>
          <w:tab w:val="left" w:pos="2520"/>
        </w:tabs>
        <w:spacing w:line="360" w:lineRule="auto"/>
        <w:rPr>
          <w:rFonts w:cs="Times New Roman"/>
        </w:rPr>
      </w:pPr>
      <w:r w:rsidRPr="00F172FD">
        <w:rPr>
          <w:rFonts w:cs="Times New Roman"/>
        </w:rPr>
        <w:t xml:space="preserve">Stephanie </w:t>
      </w:r>
      <w:proofErr w:type="spellStart"/>
      <w:r w:rsidRPr="00F172FD">
        <w:rPr>
          <w:rFonts w:cs="Times New Roman"/>
        </w:rPr>
        <w:t>Fradette</w:t>
      </w:r>
      <w:proofErr w:type="spellEnd"/>
      <w:r w:rsidRPr="00F172FD">
        <w:rPr>
          <w:rFonts w:cs="Times New Roman"/>
        </w:rPr>
        <w:tab/>
        <w:t>(Biogen)</w:t>
      </w:r>
    </w:p>
    <w:p w14:paraId="39B2BA54" w14:textId="77777777" w:rsidR="00FF06BE" w:rsidRPr="00F172FD" w:rsidRDefault="00FF06BE" w:rsidP="00FF06BE">
      <w:pPr>
        <w:tabs>
          <w:tab w:val="left" w:pos="2520"/>
        </w:tabs>
        <w:spacing w:line="360" w:lineRule="auto"/>
        <w:rPr>
          <w:rFonts w:cs="Times New Roman"/>
        </w:rPr>
      </w:pPr>
      <w:r w:rsidRPr="00F172FD">
        <w:rPr>
          <w:rFonts w:cs="Times New Roman"/>
        </w:rPr>
        <w:t>Tania Gendron</w:t>
      </w:r>
      <w:r w:rsidRPr="00F172FD">
        <w:rPr>
          <w:rFonts w:cs="Times New Roman"/>
        </w:rPr>
        <w:tab/>
        <w:t>(Mayo Clinic Jacksonville, USA)</w:t>
      </w:r>
    </w:p>
    <w:p w14:paraId="18A30DAC" w14:textId="77777777" w:rsidR="00FF06BE" w:rsidRPr="00F172FD" w:rsidRDefault="00FF06BE" w:rsidP="00FF06BE">
      <w:pPr>
        <w:tabs>
          <w:tab w:val="left" w:pos="2520"/>
        </w:tabs>
        <w:spacing w:line="360" w:lineRule="auto"/>
        <w:rPr>
          <w:rFonts w:cs="Times New Roman"/>
        </w:rPr>
      </w:pPr>
      <w:r w:rsidRPr="00F172FD">
        <w:rPr>
          <w:rFonts w:cs="Times New Roman"/>
        </w:rPr>
        <w:lastRenderedPageBreak/>
        <w:t>Volkan Granit</w:t>
      </w:r>
      <w:r w:rsidRPr="00F172FD">
        <w:rPr>
          <w:rFonts w:cs="Times New Roman"/>
        </w:rPr>
        <w:tab/>
        <w:t>(University of Miami, USA)</w:t>
      </w:r>
    </w:p>
    <w:p w14:paraId="42503B34" w14:textId="77777777" w:rsidR="00FF06BE" w:rsidRPr="00F172FD" w:rsidRDefault="00FF06BE" w:rsidP="00FF06BE">
      <w:pPr>
        <w:tabs>
          <w:tab w:val="left" w:pos="2520"/>
        </w:tabs>
        <w:spacing w:line="360" w:lineRule="auto"/>
        <w:rPr>
          <w:rFonts w:cs="Times New Roman"/>
        </w:rPr>
      </w:pPr>
      <w:r w:rsidRPr="00F172FD">
        <w:rPr>
          <w:rFonts w:cs="Times New Roman"/>
        </w:rPr>
        <w:t xml:space="preserve">Anne-Laure </w:t>
      </w:r>
      <w:proofErr w:type="spellStart"/>
      <w:r w:rsidRPr="00F172FD">
        <w:rPr>
          <w:rFonts w:cs="Times New Roman"/>
        </w:rPr>
        <w:t>Grignon</w:t>
      </w:r>
      <w:proofErr w:type="spellEnd"/>
      <w:r w:rsidRPr="00F172FD">
        <w:rPr>
          <w:rFonts w:cs="Times New Roman"/>
        </w:rPr>
        <w:tab/>
        <w:t>(University of Miami, USA)</w:t>
      </w:r>
    </w:p>
    <w:p w14:paraId="1AFC0AD1" w14:textId="77777777" w:rsidR="00FF06BE" w:rsidRPr="00F172FD" w:rsidRDefault="00FF06BE" w:rsidP="00FF06BE">
      <w:pPr>
        <w:tabs>
          <w:tab w:val="left" w:pos="2520"/>
        </w:tabs>
        <w:spacing w:line="360" w:lineRule="auto"/>
        <w:rPr>
          <w:rFonts w:cs="Times New Roman"/>
        </w:rPr>
      </w:pPr>
      <w:r w:rsidRPr="00F172FD">
        <w:rPr>
          <w:rFonts w:cs="Times New Roman"/>
        </w:rPr>
        <w:t>Murray Grossman</w:t>
      </w:r>
      <w:r w:rsidRPr="00F172FD">
        <w:rPr>
          <w:rFonts w:cs="Times New Roman"/>
        </w:rPr>
        <w:tab/>
        <w:t>(University of Pennsylvania, USA)</w:t>
      </w:r>
    </w:p>
    <w:p w14:paraId="5237ADFF" w14:textId="77777777" w:rsidR="00FF06BE" w:rsidRPr="00F172FD" w:rsidRDefault="00FF06BE" w:rsidP="00FF06BE">
      <w:pPr>
        <w:tabs>
          <w:tab w:val="left" w:pos="2520"/>
        </w:tabs>
        <w:spacing w:line="360" w:lineRule="auto"/>
        <w:rPr>
          <w:rFonts w:cs="Times New Roman"/>
        </w:rPr>
      </w:pPr>
      <w:r w:rsidRPr="00F172FD">
        <w:rPr>
          <w:rFonts w:cs="Times New Roman"/>
        </w:rPr>
        <w:t xml:space="preserve">Amelie </w:t>
      </w:r>
      <w:proofErr w:type="spellStart"/>
      <w:r w:rsidRPr="00F172FD">
        <w:rPr>
          <w:rFonts w:cs="Times New Roman"/>
        </w:rPr>
        <w:t>Gubitz</w:t>
      </w:r>
      <w:proofErr w:type="spellEnd"/>
      <w:r w:rsidRPr="00F172FD">
        <w:rPr>
          <w:rFonts w:cs="Times New Roman"/>
        </w:rPr>
        <w:tab/>
        <w:t>(National Institute of Health, USA)</w:t>
      </w:r>
    </w:p>
    <w:p w14:paraId="3D1AE0B6" w14:textId="77777777" w:rsidR="00FF06BE" w:rsidRPr="00F172FD" w:rsidRDefault="00FF06BE" w:rsidP="00FF06BE">
      <w:pPr>
        <w:tabs>
          <w:tab w:val="left" w:pos="2520"/>
        </w:tabs>
        <w:spacing w:line="360" w:lineRule="auto"/>
        <w:rPr>
          <w:rFonts w:cs="Times New Roman"/>
        </w:rPr>
      </w:pPr>
      <w:r w:rsidRPr="00F172FD">
        <w:rPr>
          <w:rFonts w:cs="Times New Roman"/>
        </w:rPr>
        <w:t>Petra Kaufman</w:t>
      </w:r>
      <w:r w:rsidRPr="00F172FD">
        <w:rPr>
          <w:rFonts w:cs="Times New Roman"/>
        </w:rPr>
        <w:tab/>
        <w:t>(</w:t>
      </w:r>
      <w:proofErr w:type="spellStart"/>
      <w:r w:rsidRPr="00F172FD">
        <w:rPr>
          <w:rFonts w:cs="Times New Roman"/>
        </w:rPr>
        <w:t>AveXis</w:t>
      </w:r>
      <w:proofErr w:type="spellEnd"/>
      <w:r w:rsidRPr="00F172FD">
        <w:rPr>
          <w:rFonts w:cs="Times New Roman"/>
        </w:rPr>
        <w:t>)</w:t>
      </w:r>
    </w:p>
    <w:p w14:paraId="4B2B6E1F" w14:textId="77777777" w:rsidR="00FF06BE" w:rsidRPr="00F172FD" w:rsidRDefault="00FF06BE" w:rsidP="00FF06BE">
      <w:pPr>
        <w:tabs>
          <w:tab w:val="left" w:pos="2520"/>
        </w:tabs>
        <w:spacing w:line="360" w:lineRule="auto"/>
        <w:rPr>
          <w:rFonts w:cs="Times New Roman"/>
        </w:rPr>
      </w:pPr>
      <w:r w:rsidRPr="00F172FD">
        <w:rPr>
          <w:rFonts w:cs="Times New Roman"/>
        </w:rPr>
        <w:t>Isabelle Le Ber</w:t>
      </w:r>
      <w:r w:rsidRPr="00F172FD">
        <w:rPr>
          <w:rFonts w:cs="Times New Roman"/>
        </w:rPr>
        <w:tab/>
        <w:t>(ICM Brain and Spine Institute)</w:t>
      </w:r>
    </w:p>
    <w:p w14:paraId="5C2C8A74" w14:textId="77777777" w:rsidR="00FF06BE" w:rsidRPr="00F172FD" w:rsidRDefault="00FF06BE" w:rsidP="00FF06BE">
      <w:pPr>
        <w:tabs>
          <w:tab w:val="left" w:pos="2520"/>
        </w:tabs>
        <w:spacing w:line="360" w:lineRule="auto"/>
        <w:rPr>
          <w:rFonts w:cs="Times New Roman"/>
        </w:rPr>
      </w:pPr>
      <w:proofErr w:type="spellStart"/>
      <w:r w:rsidRPr="00F172FD">
        <w:rPr>
          <w:rFonts w:cs="Times New Roman"/>
        </w:rPr>
        <w:t>Suzee</w:t>
      </w:r>
      <w:proofErr w:type="spellEnd"/>
      <w:r w:rsidRPr="00F172FD">
        <w:rPr>
          <w:rFonts w:cs="Times New Roman"/>
        </w:rPr>
        <w:t xml:space="preserve"> Lee</w:t>
      </w:r>
      <w:r w:rsidRPr="00F172FD">
        <w:rPr>
          <w:rFonts w:cs="Times New Roman"/>
        </w:rPr>
        <w:tab/>
        <w:t>(</w:t>
      </w:r>
      <w:r w:rsidRPr="00F172FD">
        <w:rPr>
          <w:rFonts w:cs="Times New Roman"/>
          <w:color w:val="000000" w:themeColor="text1"/>
        </w:rPr>
        <w:t>University of California San Francisco, USA</w:t>
      </w:r>
      <w:r w:rsidRPr="00F172FD">
        <w:rPr>
          <w:rFonts w:cs="Times New Roman"/>
        </w:rPr>
        <w:t>)</w:t>
      </w:r>
    </w:p>
    <w:p w14:paraId="33C87343" w14:textId="77777777" w:rsidR="00FF06BE" w:rsidRPr="00F172FD" w:rsidRDefault="00FF06BE" w:rsidP="00FF06BE">
      <w:pPr>
        <w:tabs>
          <w:tab w:val="left" w:pos="2520"/>
        </w:tabs>
        <w:spacing w:line="360" w:lineRule="auto"/>
        <w:rPr>
          <w:rFonts w:cs="Times New Roman"/>
        </w:rPr>
      </w:pPr>
      <w:r w:rsidRPr="00F172FD">
        <w:rPr>
          <w:rFonts w:cs="Times New Roman"/>
        </w:rPr>
        <w:t>Andrea Malaspina</w:t>
      </w:r>
      <w:r w:rsidRPr="00F172FD">
        <w:rPr>
          <w:rFonts w:cs="Times New Roman"/>
        </w:rPr>
        <w:tab/>
        <w:t>(University College London, UK)</w:t>
      </w:r>
    </w:p>
    <w:p w14:paraId="2BFA9321" w14:textId="77777777" w:rsidR="00FF06BE" w:rsidRPr="00F172FD" w:rsidRDefault="00FF06BE" w:rsidP="00FF06BE">
      <w:pPr>
        <w:tabs>
          <w:tab w:val="left" w:pos="2520"/>
        </w:tabs>
        <w:spacing w:line="360" w:lineRule="auto"/>
        <w:rPr>
          <w:rFonts w:cs="Times New Roman"/>
        </w:rPr>
      </w:pPr>
      <w:r w:rsidRPr="00F172FD">
        <w:rPr>
          <w:rFonts w:cs="Times New Roman"/>
        </w:rPr>
        <w:t>Michael P McDermott</w:t>
      </w:r>
      <w:r w:rsidRPr="00F172FD">
        <w:rPr>
          <w:rFonts w:cs="Times New Roman"/>
        </w:rPr>
        <w:tab/>
        <w:t>(</w:t>
      </w:r>
      <w:r w:rsidRPr="00F172FD">
        <w:rPr>
          <w:rFonts w:cs="Times New Roman"/>
          <w:color w:val="000000" w:themeColor="text1"/>
          <w:shd w:val="clear" w:color="auto" w:fill="FFFFFF"/>
        </w:rPr>
        <w:t>University of Rochester, USA)</w:t>
      </w:r>
    </w:p>
    <w:p w14:paraId="46EB1EE5" w14:textId="77777777" w:rsidR="00FF06BE" w:rsidRPr="00F172FD" w:rsidRDefault="00FF06BE" w:rsidP="00FF06BE">
      <w:pPr>
        <w:tabs>
          <w:tab w:val="left" w:pos="2520"/>
        </w:tabs>
        <w:spacing w:line="360" w:lineRule="auto"/>
        <w:rPr>
          <w:rFonts w:cs="Times New Roman"/>
        </w:rPr>
      </w:pPr>
      <w:r w:rsidRPr="00F172FD">
        <w:rPr>
          <w:rFonts w:cs="Times New Roman"/>
        </w:rPr>
        <w:t xml:space="preserve">Caroline </w:t>
      </w:r>
      <w:proofErr w:type="spellStart"/>
      <w:r w:rsidRPr="00F172FD">
        <w:rPr>
          <w:rFonts w:cs="Times New Roman"/>
        </w:rPr>
        <w:t>McHutchison</w:t>
      </w:r>
      <w:proofErr w:type="spellEnd"/>
      <w:r w:rsidRPr="00F172FD">
        <w:rPr>
          <w:rFonts w:cs="Times New Roman"/>
        </w:rPr>
        <w:tab/>
        <w:t>(</w:t>
      </w:r>
      <w:r w:rsidRPr="00F172FD">
        <w:rPr>
          <w:rFonts w:cs="Times New Roman"/>
          <w:color w:val="000000" w:themeColor="text1"/>
        </w:rPr>
        <w:t>University of Edinburgh, UK)</w:t>
      </w:r>
    </w:p>
    <w:p w14:paraId="450D2317" w14:textId="77777777" w:rsidR="00FF06BE" w:rsidRPr="00F172FD" w:rsidRDefault="00FF06BE" w:rsidP="00FF06BE">
      <w:pPr>
        <w:tabs>
          <w:tab w:val="left" w:pos="2520"/>
        </w:tabs>
        <w:spacing w:line="360" w:lineRule="auto"/>
        <w:rPr>
          <w:rFonts w:cs="Times New Roman"/>
        </w:rPr>
      </w:pPr>
      <w:r w:rsidRPr="00F172FD">
        <w:rPr>
          <w:rFonts w:cs="Times New Roman"/>
        </w:rPr>
        <w:t>Corey McMillan</w:t>
      </w:r>
      <w:r w:rsidRPr="00F172FD">
        <w:rPr>
          <w:rFonts w:cs="Times New Roman"/>
        </w:rPr>
        <w:tab/>
        <w:t>(University of Pennsylvania, USA)</w:t>
      </w:r>
    </w:p>
    <w:p w14:paraId="2407F26A" w14:textId="77777777" w:rsidR="00FF06BE" w:rsidRPr="00F172FD" w:rsidRDefault="00FF06BE" w:rsidP="00FF06BE">
      <w:pPr>
        <w:tabs>
          <w:tab w:val="left" w:pos="2520"/>
        </w:tabs>
        <w:spacing w:line="360" w:lineRule="auto"/>
        <w:rPr>
          <w:rFonts w:cs="Times New Roman"/>
        </w:rPr>
      </w:pPr>
      <w:r w:rsidRPr="00F172FD">
        <w:rPr>
          <w:rFonts w:cs="Times New Roman"/>
        </w:rPr>
        <w:t>Katie Nicholson</w:t>
      </w:r>
      <w:r w:rsidRPr="00F172FD">
        <w:rPr>
          <w:rFonts w:cs="Times New Roman"/>
        </w:rPr>
        <w:tab/>
        <w:t>(Massachusetts General Hospital, USA)</w:t>
      </w:r>
    </w:p>
    <w:p w14:paraId="5FEB83CE" w14:textId="77777777" w:rsidR="00FF06BE" w:rsidRPr="00F172FD" w:rsidRDefault="00FF06BE" w:rsidP="00FF06BE">
      <w:pPr>
        <w:tabs>
          <w:tab w:val="left" w:pos="2520"/>
        </w:tabs>
        <w:spacing w:line="360" w:lineRule="auto"/>
        <w:rPr>
          <w:rFonts w:cs="Times New Roman"/>
        </w:rPr>
      </w:pPr>
      <w:r w:rsidRPr="00F172FD">
        <w:rPr>
          <w:rFonts w:cs="Times New Roman"/>
        </w:rPr>
        <w:t>Ronald Petersen</w:t>
      </w:r>
      <w:r w:rsidRPr="00F172FD">
        <w:rPr>
          <w:rFonts w:cs="Times New Roman"/>
        </w:rPr>
        <w:tab/>
        <w:t>(Mayo Clinic, USA)</w:t>
      </w:r>
    </w:p>
    <w:p w14:paraId="692C519F" w14:textId="77777777" w:rsidR="00FF06BE" w:rsidRPr="00F172FD" w:rsidRDefault="00FF06BE" w:rsidP="00FF06BE">
      <w:pPr>
        <w:tabs>
          <w:tab w:val="left" w:pos="2520"/>
        </w:tabs>
        <w:spacing w:line="360" w:lineRule="auto"/>
        <w:rPr>
          <w:rFonts w:cs="Times New Roman"/>
        </w:rPr>
      </w:pPr>
      <w:r w:rsidRPr="00F172FD">
        <w:rPr>
          <w:rFonts w:cs="Times New Roman"/>
        </w:rPr>
        <w:t xml:space="preserve">Ronald </w:t>
      </w:r>
      <w:proofErr w:type="spellStart"/>
      <w:r w:rsidRPr="00F172FD">
        <w:rPr>
          <w:rFonts w:cs="Times New Roman"/>
        </w:rPr>
        <w:t>Postuma</w:t>
      </w:r>
      <w:proofErr w:type="spellEnd"/>
      <w:r w:rsidRPr="00F172FD">
        <w:rPr>
          <w:rFonts w:cs="Times New Roman"/>
        </w:rPr>
        <w:tab/>
        <w:t>(</w:t>
      </w:r>
      <w:r w:rsidRPr="00F172FD">
        <w:rPr>
          <w:rFonts w:cs="Times New Roman"/>
          <w:color w:val="000000" w:themeColor="text1"/>
          <w:shd w:val="clear" w:color="auto" w:fill="FFFFFF"/>
        </w:rPr>
        <w:t>McGill University, Canada)</w:t>
      </w:r>
    </w:p>
    <w:p w14:paraId="64442E28" w14:textId="77777777" w:rsidR="00FF06BE" w:rsidRPr="00F172FD" w:rsidRDefault="00FF06BE" w:rsidP="00FF06BE">
      <w:pPr>
        <w:tabs>
          <w:tab w:val="left" w:pos="2520"/>
        </w:tabs>
        <w:spacing w:line="360" w:lineRule="auto"/>
        <w:rPr>
          <w:rFonts w:cs="Times New Roman"/>
        </w:rPr>
      </w:pPr>
      <w:r w:rsidRPr="00F172FD">
        <w:rPr>
          <w:rFonts w:cs="Times New Roman"/>
        </w:rPr>
        <w:t>Richard Robinson</w:t>
      </w:r>
      <w:r w:rsidRPr="00F172FD">
        <w:rPr>
          <w:rFonts w:cs="Times New Roman"/>
        </w:rPr>
        <w:tab/>
        <w:t>(Freelance Science Writer)</w:t>
      </w:r>
    </w:p>
    <w:p w14:paraId="26AB95DD" w14:textId="77777777" w:rsidR="00FF06BE" w:rsidRPr="00F172FD" w:rsidRDefault="00FF06BE" w:rsidP="00FF06BE">
      <w:pPr>
        <w:tabs>
          <w:tab w:val="left" w:pos="2520"/>
        </w:tabs>
        <w:spacing w:line="360" w:lineRule="auto"/>
        <w:rPr>
          <w:rFonts w:cs="Times New Roman"/>
        </w:rPr>
      </w:pPr>
      <w:r w:rsidRPr="00F172FD">
        <w:rPr>
          <w:rFonts w:cs="Times New Roman"/>
        </w:rPr>
        <w:t>Howard Rosen</w:t>
      </w:r>
      <w:r w:rsidRPr="00F172FD">
        <w:rPr>
          <w:rFonts w:cs="Times New Roman"/>
        </w:rPr>
        <w:tab/>
        <w:t>(</w:t>
      </w:r>
      <w:r w:rsidRPr="00F172FD">
        <w:rPr>
          <w:rFonts w:cs="Times New Roman"/>
          <w:color w:val="000000" w:themeColor="text1"/>
        </w:rPr>
        <w:t>University of California San Francisco, USA)</w:t>
      </w:r>
    </w:p>
    <w:p w14:paraId="1FA11741" w14:textId="77777777" w:rsidR="00FF06BE" w:rsidRPr="00F172FD" w:rsidRDefault="00FF06BE" w:rsidP="00FF06BE">
      <w:pPr>
        <w:tabs>
          <w:tab w:val="left" w:pos="2520"/>
        </w:tabs>
        <w:spacing w:line="360" w:lineRule="auto"/>
        <w:rPr>
          <w:rFonts w:cs="Times New Roman"/>
        </w:rPr>
      </w:pPr>
      <w:r w:rsidRPr="00F172FD">
        <w:rPr>
          <w:rFonts w:cs="Times New Roman"/>
        </w:rPr>
        <w:t>Christopher Ross</w:t>
      </w:r>
      <w:r w:rsidRPr="00F172FD">
        <w:rPr>
          <w:rFonts w:cs="Times New Roman"/>
        </w:rPr>
        <w:tab/>
        <w:t>(</w:t>
      </w:r>
      <w:r w:rsidRPr="00F172FD">
        <w:rPr>
          <w:rFonts w:cs="Times New Roman"/>
          <w:color w:val="000000" w:themeColor="text1"/>
        </w:rPr>
        <w:t>Johns Hopkins University, USA)</w:t>
      </w:r>
    </w:p>
    <w:p w14:paraId="0205D589" w14:textId="77777777" w:rsidR="00FF06BE" w:rsidRPr="00F172FD" w:rsidRDefault="00FF06BE" w:rsidP="00FF06BE">
      <w:pPr>
        <w:tabs>
          <w:tab w:val="left" w:pos="2520"/>
        </w:tabs>
        <w:spacing w:line="360" w:lineRule="auto"/>
        <w:rPr>
          <w:rFonts w:cs="Times New Roman"/>
        </w:rPr>
      </w:pPr>
      <w:r w:rsidRPr="00F172FD">
        <w:rPr>
          <w:rFonts w:cs="Times New Roman"/>
        </w:rPr>
        <w:t xml:space="preserve">Jeremy </w:t>
      </w:r>
      <w:proofErr w:type="spellStart"/>
      <w:r w:rsidRPr="00F172FD">
        <w:rPr>
          <w:rFonts w:cs="Times New Roman"/>
        </w:rPr>
        <w:t>Shefner</w:t>
      </w:r>
      <w:proofErr w:type="spellEnd"/>
      <w:r w:rsidRPr="00F172FD">
        <w:rPr>
          <w:rFonts w:cs="Times New Roman"/>
        </w:rPr>
        <w:tab/>
        <w:t>(</w:t>
      </w:r>
      <w:r w:rsidRPr="00F172FD">
        <w:rPr>
          <w:rFonts w:cs="Times New Roman"/>
          <w:color w:val="000000" w:themeColor="text1"/>
          <w:shd w:val="clear" w:color="auto" w:fill="FFFFFF"/>
        </w:rPr>
        <w:t>Barrow Neurological Institute, USA)</w:t>
      </w:r>
    </w:p>
    <w:p w14:paraId="34DD8FBC" w14:textId="77777777" w:rsidR="00FF06BE" w:rsidRPr="00F172FD" w:rsidRDefault="00FF06BE" w:rsidP="00FF06BE">
      <w:pPr>
        <w:tabs>
          <w:tab w:val="left" w:pos="2520"/>
        </w:tabs>
        <w:spacing w:line="360" w:lineRule="auto"/>
        <w:rPr>
          <w:rFonts w:cs="Times New Roman"/>
        </w:rPr>
      </w:pPr>
      <w:r w:rsidRPr="00F172FD">
        <w:rPr>
          <w:rFonts w:cs="Times New Roman"/>
        </w:rPr>
        <w:t>Christine Stanislaw</w:t>
      </w:r>
      <w:r w:rsidRPr="00F172FD">
        <w:rPr>
          <w:rFonts w:cs="Times New Roman"/>
        </w:rPr>
        <w:tab/>
        <w:t>(Emory University, USA)</w:t>
      </w:r>
    </w:p>
    <w:p w14:paraId="32DFE429" w14:textId="77777777" w:rsidR="00FF06BE" w:rsidRPr="00F172FD" w:rsidRDefault="00FF06BE" w:rsidP="00FF06BE">
      <w:pPr>
        <w:tabs>
          <w:tab w:val="left" w:pos="2520"/>
        </w:tabs>
        <w:spacing w:line="360" w:lineRule="auto"/>
        <w:rPr>
          <w:rFonts w:cs="Times New Roman"/>
        </w:rPr>
      </w:pPr>
      <w:r w:rsidRPr="00F172FD">
        <w:rPr>
          <w:rFonts w:cs="Times New Roman"/>
        </w:rPr>
        <w:t xml:space="preserve">Nadine </w:t>
      </w:r>
      <w:proofErr w:type="spellStart"/>
      <w:r w:rsidRPr="00F172FD">
        <w:rPr>
          <w:rFonts w:cs="Times New Roman"/>
        </w:rPr>
        <w:t>Tatton</w:t>
      </w:r>
      <w:proofErr w:type="spellEnd"/>
      <w:r w:rsidRPr="00F172FD">
        <w:rPr>
          <w:rFonts w:cs="Times New Roman"/>
        </w:rPr>
        <w:tab/>
        <w:t>(The Association for Frontotemporal Degeneration)</w:t>
      </w:r>
    </w:p>
    <w:p w14:paraId="5240C09A" w14:textId="77777777" w:rsidR="00FF06BE" w:rsidRPr="00F172FD" w:rsidRDefault="00FF06BE" w:rsidP="00FF06BE">
      <w:pPr>
        <w:tabs>
          <w:tab w:val="left" w:pos="2520"/>
        </w:tabs>
        <w:spacing w:line="360" w:lineRule="auto"/>
        <w:rPr>
          <w:rFonts w:cs="Times New Roman"/>
        </w:rPr>
      </w:pPr>
      <w:r w:rsidRPr="00F172FD">
        <w:rPr>
          <w:rFonts w:cs="Times New Roman"/>
        </w:rPr>
        <w:t>Neil Thakur</w:t>
      </w:r>
      <w:r w:rsidRPr="00F172FD">
        <w:rPr>
          <w:rFonts w:cs="Times New Roman"/>
        </w:rPr>
        <w:tab/>
        <w:t>(The ALS Association)</w:t>
      </w:r>
    </w:p>
    <w:p w14:paraId="1929A745" w14:textId="77777777" w:rsidR="00FF06BE" w:rsidRPr="00F172FD" w:rsidRDefault="00FF06BE" w:rsidP="00FF06BE">
      <w:pPr>
        <w:tabs>
          <w:tab w:val="left" w:pos="2520"/>
        </w:tabs>
        <w:spacing w:line="360" w:lineRule="auto"/>
        <w:rPr>
          <w:rFonts w:cs="Times New Roman"/>
        </w:rPr>
      </w:pPr>
      <w:r w:rsidRPr="00F172FD">
        <w:rPr>
          <w:rFonts w:cs="Times New Roman"/>
        </w:rPr>
        <w:t>Martin Turner</w:t>
      </w:r>
      <w:r w:rsidRPr="00F172FD">
        <w:rPr>
          <w:rFonts w:cs="Times New Roman"/>
        </w:rPr>
        <w:tab/>
        <w:t>(University of Oxford, UK)</w:t>
      </w:r>
    </w:p>
    <w:p w14:paraId="6E02B4F1" w14:textId="77777777" w:rsidR="00FF06BE" w:rsidRPr="00F172FD" w:rsidRDefault="00FF06BE" w:rsidP="00FF06BE">
      <w:pPr>
        <w:tabs>
          <w:tab w:val="left" w:pos="2520"/>
        </w:tabs>
        <w:spacing w:line="360" w:lineRule="auto"/>
        <w:rPr>
          <w:rFonts w:cs="Times New Roman"/>
        </w:rPr>
      </w:pPr>
      <w:r w:rsidRPr="00F172FD">
        <w:rPr>
          <w:rFonts w:cs="Times New Roman"/>
        </w:rPr>
        <w:t xml:space="preserve">Jochen </w:t>
      </w:r>
      <w:proofErr w:type="spellStart"/>
      <w:r w:rsidRPr="00F172FD">
        <w:rPr>
          <w:rFonts w:cs="Times New Roman"/>
        </w:rPr>
        <w:t>Weishaupt</w:t>
      </w:r>
      <w:proofErr w:type="spellEnd"/>
      <w:r w:rsidRPr="00F172FD">
        <w:rPr>
          <w:rFonts w:cs="Times New Roman"/>
        </w:rPr>
        <w:tab/>
        <w:t>(Ulm University)</w:t>
      </w:r>
    </w:p>
    <w:p w14:paraId="78E46833" w14:textId="77777777" w:rsidR="00FF06BE" w:rsidRPr="00F172FD" w:rsidRDefault="00FF06BE" w:rsidP="00FF06BE">
      <w:pPr>
        <w:tabs>
          <w:tab w:val="left" w:pos="2520"/>
        </w:tabs>
        <w:spacing w:line="360" w:lineRule="auto"/>
        <w:rPr>
          <w:rFonts w:cs="Times New Roman"/>
        </w:rPr>
      </w:pPr>
      <w:r w:rsidRPr="00F172FD">
        <w:rPr>
          <w:rFonts w:cs="Times New Roman"/>
        </w:rPr>
        <w:t xml:space="preserve">Joanne </w:t>
      </w:r>
      <w:proofErr w:type="spellStart"/>
      <w:r w:rsidRPr="00F172FD">
        <w:rPr>
          <w:rFonts w:cs="Times New Roman"/>
        </w:rPr>
        <w:t>Wuu</w:t>
      </w:r>
      <w:proofErr w:type="spellEnd"/>
      <w:r w:rsidRPr="00F172FD">
        <w:rPr>
          <w:rFonts w:cs="Times New Roman"/>
        </w:rPr>
        <w:tab/>
        <w:t>(University of Miami, USA)</w:t>
      </w:r>
    </w:p>
    <w:p w14:paraId="25439D83" w14:textId="16C4BDE3" w:rsidR="00FF06BE" w:rsidRPr="00F172FD" w:rsidRDefault="00FF06BE" w:rsidP="00FF06BE">
      <w:pPr>
        <w:spacing w:line="360" w:lineRule="auto"/>
        <w:rPr>
          <w:rFonts w:cs="Times New Roman"/>
          <w:b/>
          <w:bCs/>
          <w:lang w:val="fr-FR"/>
        </w:rPr>
      </w:pPr>
      <w:proofErr w:type="spellStart"/>
      <w:r w:rsidRPr="00F172FD">
        <w:rPr>
          <w:rFonts w:cs="Times New Roman"/>
          <w:b/>
          <w:bCs/>
          <w:lang w:val="fr-FR"/>
        </w:rPr>
        <w:lastRenderedPageBreak/>
        <w:t>Appendix</w:t>
      </w:r>
      <w:proofErr w:type="spellEnd"/>
      <w:r w:rsidRPr="00F172FD">
        <w:rPr>
          <w:rFonts w:cs="Times New Roman"/>
          <w:b/>
          <w:bCs/>
          <w:lang w:val="fr-FR"/>
        </w:rPr>
        <w:t xml:space="preserve"> </w:t>
      </w:r>
      <w:r>
        <w:rPr>
          <w:rFonts w:cs="Times New Roman"/>
          <w:b/>
          <w:bCs/>
          <w:lang w:val="fr-FR"/>
        </w:rPr>
        <w:t>2</w:t>
      </w:r>
      <w:r w:rsidRPr="00F172FD">
        <w:rPr>
          <w:rFonts w:cs="Times New Roman"/>
          <w:b/>
          <w:bCs/>
          <w:lang w:val="fr-FR"/>
        </w:rPr>
        <w:t xml:space="preserve">.  CDR® plus NACC FTLD </w:t>
      </w:r>
      <w:r w:rsidRPr="00F172FD">
        <w:rPr>
          <w:rFonts w:cs="Times New Roman"/>
          <w:lang w:val="fr-FR"/>
        </w:rPr>
        <w:fldChar w:fldCharType="begin">
          <w:fldData xml:space="preserve">PEVuZE5vdGU+PENpdGU+PEF1dGhvcj5NaXlhZ2F3YTwvQXV0aG9yPjxZZWFyPjIwMjA8L1llYXI+
PFJlY051bT45OTg0PC9SZWNOdW0+PERpc3BsYXlUZXh0PjxzdHlsZSBmYWNlPSJzdXBlcnNjcmlw
dCI+MSwyPC9zdHlsZT48L0Rpc3BsYXlUZXh0PjxyZWNvcmQ+PHJlYy1udW1iZXI+OTk4NDwvcmVj
LW51bWJlcj48Zm9yZWlnbi1rZXlzPjxrZXkgYXBwPSJFTiIgZGItaWQ9IjB2YXo5ZXB0YTV6eHo1
ZXR3MDd2djlzMWU5ZjJkcnN6eHYyciIgdGltZXN0YW1wPSIxNTkzNzk5MzAxIj45OTg0PC9rZXk+
PC9mb3JlaWduLWtleXM+PHJlZi10eXBlIG5hbWU9IkpvdXJuYWwgQXJ0aWNsZSI+MTc8L3JlZi10
eXBlPjxjb250cmlidXRvcnM+PGF1dGhvcnM+PGF1dGhvcj5NaXlhZ2F3YSwgVC48L2F1dGhvcj48
YXV0aG9yPkJydXNoYWJlciwgRC48L2F1dGhvcj48YXV0aG9yPlN5cmphbmVuLCBKLjwvYXV0aG9y
PjxhdXRob3I+S3JlbWVycywgVy48L2F1dGhvcj48YXV0aG9yPkZpZWxkcywgSi48L2F1dGhvcj48
YXV0aG9yPkZvcnNiZXJnLCBMLiBLLjwvYXV0aG9yPjxhdXRob3I+SGV1ZXIsIEguIFcuPC9hdXRo
b3I+PGF1dGhvcj5Lbm9wbWFuLCBELjwvYXV0aG9yPjxhdXRob3I+S29ybmFrLCBKLjwvYXV0aG9y
PjxhdXRob3I+Qm94ZXIsIEEuPC9hdXRob3I+PGF1dGhvcj5Sb3NlbiwgSC48L2F1dGhvcj48YXV0
aG9yPkJvZXZlLCBCLjwvYXV0aG9yPjxhdXRob3I+QXJ0ZmwgTGVmZnRkcyBDb25zb3J0aXVtPC9h
dXRob3I+PC9hdXRob3JzPjwvY29udHJpYnV0b3JzPjxhdXRoLWFkZHJlc3M+TWF5byBDbGluaWMs
IFJvY2hlc3RlciwgTU4sIFVTQS4mI3hEO1VDU0YsIFNhbiBGcmFuY2lzY28sIENBLCBVU0EuPC9h
dXRoLWFkZHJlc3M+PHRpdGxlcz48dGl0bGU+VXNlIG9mIHRoZSBDRFIoUikgcGx1cyBOQUNDIEZU
TEQgaW4gbWlsZCBGVExEOiBEYXRhIGZyb20gdGhlIEFSVEZML0xFRkZURFMgY29uc29ydGl1bTwv
dGl0bGU+PHNlY29uZGFyeS10aXRsZT5BbHpoZWltZXJzIERlbWVudDwvc2Vjb25kYXJ5LXRpdGxl
PjwvdGl0bGVzPjxwZXJpb2RpY2FsPjxmdWxsLXRpdGxlPkFsemhlaW1lcnMgRGVtZW50PC9mdWxs
LXRpdGxlPjxhYmJyLTE+QWx6aGVpbWVyJmFwb3M7cyAmYW1wOyBkZW1lbnRpYSA6IHRoZSBqb3Vy
bmFsIG9mIHRoZSBBbHpoZWltZXImYXBvcztzIEFzc29jaWF0aW9uPC9hYmJyLTE+PC9wZXJpb2Rp
Y2FsPjxwYWdlcz43OS05MDwvcGFnZXM+PHZvbHVtZT4xNjwvdm9sdW1lPjxudW1iZXI+MTwvbnVt
YmVyPjxlZGl0aW9uPjIwMTkvMDkvMDQ8L2VkaXRpb24+PGtleXdvcmRzPjxrZXl3b3JkPipCZWhh
dmlvcjwva2V5d29yZD48a2V5d29yZD4qY2RyKHIpPC9rZXl3b3JkPjxrZXl3b3JkPipDb21wb3J0
bWVudCBhbmQgcGVyc29uYWxpdHk8L2tleXdvcmQ+PGtleXdvcmQ+KkZyb250b3RlbXBvcmFsIGRl
bWVudGlhPC9rZXl3b3JkPjxrZXl3b3JkPipGcm9udG90ZW1wb3JhbCBsb2JhciBkZWdlbmVyYXRp
b248L2tleXdvcmQ+PGtleXdvcmQ+Kkxhbmd1YWdlPC9rZXl3b3JkPjxrZXl3b3JkPipOQUNDIEZU
TEQgTW9kdWxlPC9rZXl3b3JkPjxrZXl3b3JkPipQcmltYXJ5IHByb2dyZXNzaXZlIGFwaGFzaWE8
L2tleXdvcmQ+PC9rZXl3b3Jkcz48ZGF0ZXM+PHllYXI+MjAyMDwveWVhcj48cHViLWRhdGVzPjxk
YXRlPkphbjwvZGF0ZT48L3B1Yi1kYXRlcz48L2RhdGVzPjxpc2JuPjE1NTItNTI3OSAoRWxlY3Ry
b25pYykmI3hEOzE1NTItNTI2MCAoTGlua2luZyk8L2lzYm4+PGFjY2Vzc2lvbi1udW0+MzE0Nzc1
MTc8L2FjY2Vzc2lvbi1udW0+PHVybHM+PHJlbGF0ZWQtdXJscz48dXJsPmh0dHBzOi8vd3d3Lm5j
YmkubmxtLm5paC5nb3YvcHVibWVkLzMxNDc3NTE3PC91cmw+PC9yZWxhdGVkLXVybHM+PC91cmxz
PjxjdXN0b20yPlBNQzY5NDkzNzM8L2N1c3RvbTI+PGVsZWN0cm9uaWMtcmVzb3VyY2UtbnVtPjEw
LjEwMTYvai5qYWx6LjIwMTkuMDUuMDEzPC9lbGVjdHJvbmljLXJlc291cmNlLW51bT48L3JlY29y
ZD48L0NpdGU+PENpdGU+PEF1dGhvcj5NaXlhZ2F3YTwvQXV0aG9yPjxZZWFyPjIwMjA8L1llYXI+
PFJlY051bT45OTgzPC9SZWNOdW0+PHJlY29yZD48cmVjLW51bWJlcj45OTgzPC9yZWMtbnVtYmVy
Pjxmb3JlaWduLWtleXM+PGtleSBhcHA9IkVOIiBkYi1pZD0iMHZhejllcHRhNXp4ejVldHcwN3Z2
OXMxZTlmMmRyc3p4djJyIiB0aW1lc3RhbXA9IjE1OTM3OTkzMDEiPjk5ODM8L2tleT48L2ZvcmVp
Z24ta2V5cz48cmVmLXR5cGUgbmFtZT0iSm91cm5hbCBBcnRpY2xlIj4xNzwvcmVmLXR5cGU+PGNv
bnRyaWJ1dG9ycz48YXV0aG9ycz48YXV0aG9yPk1peWFnYXdhLCBULjwvYXV0aG9yPjxhdXRob3I+
QnJ1c2hhYmVyLCBELjwvYXV0aG9yPjxhdXRob3I+U3lyamFuZW4sIEouPC9hdXRob3I+PGF1dGhv
cj5LcmVtZXJzLCBXLjwvYXV0aG9yPjxhdXRob3I+RmllbGRzLCBKLjwvYXV0aG9yPjxhdXRob3I+
Rm9yc2JlcmcsIEwuIEsuPC9hdXRob3I+PGF1dGhvcj5IZXVlciwgSC4gVy48L2F1dGhvcj48YXV0
aG9yPktub3BtYW4sIEQuPC9hdXRob3I+PGF1dGhvcj5Lb3JuYWssIEouPC9hdXRob3I+PGF1dGhv
cj5Cb3hlciwgQS48L2F1dGhvcj48YXV0aG9yPlJvc2VuLCBILiBKLjwvYXV0aG9yPjxhdXRob3I+
Qm9ldmUsIEIuIEYuPC9hdXRob3I+PGF1dGhvcj5BcHBsZWJ5LCBCLjwvYXV0aG9yPjxhdXRob3I+
Qm9yZGVsb24sIFkuPC9hdXRob3I+PGF1dGhvcj5Cb3ZlLCBKLjwvYXV0aG9yPjxhdXRob3I+QnJh
bm5lbGx5LCBQLjwvYXV0aG9yPjxhdXRob3I+Q2FzbywgQy48L2F1dGhvcj48YXV0aG9yPkNvcHBv
bGEsIEcuPC9hdXRob3I+PGF1dGhvcj5EZXZlciwgUi48L2F1dGhvcj48YXV0aG9yPkRoZWVsLCBD
LjwvYXV0aG9yPjxhdXRob3I+RGlja2Vyc29uLCBCLjwvYXV0aG9yPjxhdXRob3I+RGlja2luc29u
LCBTLjwvYXV0aG9yPjxhdXRob3I+RG9taW5ndWV6LCBTLjwvYXV0aG9yPjxhdXRob3I+RG9tb3Rv
LVJlaWxseSwgSy48L2F1dGhvcj48YXV0aG9yPkZhYmVyLCBLLjwvYXV0aG9yPjxhdXRob3I+RmVy
cmVsbCwgSi48L2F1dGhvcj48YXV0aG9yPkZpc2htYW4sIEEuPC9hdXRob3I+PGF1dGhvcj5Gb25n
LCBKLjwvYXV0aG9yPjxhdXRob3I+Rm9yb3VkLCBULjwvYXV0aG9yPjxhdXRob3I+R2F2cmlsb3Zh
LCBSLjwvYXV0aG9yPjxhdXRob3I+R2VhcmhhcnQsIEQuPC9hdXRob3I+PGF1dGhvcj5HaGF6YW5m
YXJpLCBCLjwvYXV0aG9yPjxhdXRob3I+R2hvc2hhbCwgTi48L2F1dGhvcj48YXV0aG9yPkdvbGRt
YW4sIEouIFMuPC9hdXRob3I+PGF1dGhvcj5HcmFmZi1SYWRmb3JkLCBKLjwvYXV0aG9yPjxhdXRo
b3I+R3JhZmYtUmFkZm9yZCwgTi48L2F1dGhvcj48YXV0aG9yPkdyYW50LCBJLjwvYXV0aG9yPjxh
dXRob3I+R3Jvc3NtYW4sIE0uPC9hdXRob3I+PGF1dGhvcj5IYWxleSwgRC48L2F1dGhvcj48YXV0
aG9yPkhzaXVuZywgUi48L2F1dGhvcj48YXV0aG9yPkh1ZXksIEUuPC9hdXRob3I+PGF1dGhvcj5J
cndpbiwgRC48L2F1dGhvcj48YXV0aG9yPkpvbmVzLCBELjwvYXV0aG9yPjxhdXRob3I+Sm9uZXMs
IEwuPC9hdXRob3I+PGF1dGhvcj5LYW50YXJjaSwgSy48L2F1dGhvcj48YXV0aG9yPkthcnlkYXMs
IEEuPC9hdXRob3I+PGF1dGhvcj5LYXVmZXIsIEQuPC9hdXRob3I+PGF1dGhvcj5LZXJ3aW4sIEQu
PC9hdXRob3I+PGF1dGhvcj5LcmFmdCwgUi48L2F1dGhvcj48YXV0aG9yPktyYW1lciwgSi48L2F1
dGhvcj48YXV0aG9yPkt1a3VsbCwgVy48L2F1dGhvcj48YXV0aG9yPkxpdHZhbiwgSS48L2F1dGhv
cj48YXV0aG9yPkx1Y2VudGUsIEQuPC9hdXRob3I+PGF1dGhvcj5MdW5ndSwgQy48L2F1dGhvcj48
YXV0aG9yPk1hY2tlbnppZSwgSS48L2F1dGhvcj48YXV0aG9yPk1hbGRvbmFkbywgTS48L2F1dGhv
cj48YXV0aG9yPk1hbm9vY2hlaHJpLCBNLjwvYXV0aG9yPjxhdXRob3I+TWNHaW5uaXMsIFMuPC9h
dXRob3I+PGF1dGhvcj5NY0tpbmxleSwgRS48L2F1dGhvcj48YXV0aG9yPk1lbmRleiwgTS4gRi48
L2F1dGhvcj48YXV0aG9yPk1pbGxlciwgQi48L2F1dGhvcj48YXV0aG9yPk11bHRhbmksIE4uPC9h
dXRob3I+PGF1dGhvcj5Pbnlpa2UsIEMuPC9hdXRob3I+PGF1dGhvcj5QYWRtYW5hYmhhbiwgSi48
L2F1dGhvcj48YXV0aG9yPlBhbnRlbHlhdCwgQS48L2F1dGhvcj48YXV0aG9yPlBlYXJsbWFuLCBS
LjwvYXV0aG9yPjxhdXRob3I+UGV0cnVjZWxsaSwgTC48L2F1dGhvcj48YXV0aG9yPlBvdHRlciwg
TS48L2F1dGhvcj48YXV0aG9yPlJhZGVtYWtlcnMsIFIuPC9hdXRob3I+PGF1dGhvcj5SYW1vcywg
RS4gTS48L2F1dGhvcj48YXV0aG9yPlJhbmtpbiwgSy48L2F1dGhvcj48YXV0aG9yPlJhc2NvdnNr
eSwgSy48L2F1dGhvcj48YXV0aG9yPlJvYmVyc29uLCBFLiBELjwvYXV0aG9yPjxhdXRob3I+Um9n
YWxza2ksIEUuPC9hdXRob3I+PGF1dGhvcj5TZW5nZHksIFAuPC9hdXRob3I+PGF1dGhvcj5TaGF3
LCBMLjwvYXV0aG9yPjxhdXRob3I+VGFydGFnbGlhLCBNLiBDLjwvYXV0aG9yPjxhdXRob3I+VGF0
dG9uLCBOLjwvYXV0aG9yPjxhdXRob3I+VGF5bG9yLCBKLjwvYXV0aG9yPjxhdXRob3I+VG9nYSwg
QS48L2F1dGhvcj48YXV0aG9yPlRyb2phbm93c2tpLCBKLiBRLjwvYXV0aG9yPjxhdXRob3I+V2Fu
ZywgUC48L2F1dGhvcj48YXV0aG9yPldlaW50cmF1YiwgUy48L2F1dGhvcj48YXV0aG9yPldvbmcs
IEIuPC9hdXRob3I+PGF1dGhvcj5Xc3pvbGVrLCBaLjwvYXV0aG9yPjwvYXV0aG9ycz48L2NvbnRy
aWJ1dG9ycz48YXV0aC1hZGRyZXNzPk1heW8gQ2xpbmljLCBSb2NoZXN0ZXIsIE1pbm5lc290YSwg
VVNBLiYjeEQ7VW5pdmVyc2l0eSBvZiBDYWxpZm9ybmlhIFNhbiBGcmFuY2lzY28sIFNhbiBGcmFu
Y2lzY28sIENhbGlmb3JuaWEsIFVTQS4mI3hEO0Nhc2UgV2VzdGVybiBSZXNlcnZlIFVuaXZlcnNp
dHksIENsZXZlbGFuZCwgT2hpbywgVVNBLiYjeEQ7VW5pdmVyc2l0eSBvZiBDYWxpZm9ybmlhIExv
cyBBbmdlbGVzLCBMb3MgQW5nZWxlcywgQ2FsaWZvcm5pYSwgVVNBLiYjeEQ7VW5pdmVyc2l0eSBv
ZiBQZW5uc3lsdmFuaWEsIFBoaWxhZGVscGhpYSwgUGVubnN5bHZhbmlhLCBVU0EuJiN4RDtUYXUg
Q29uc29ydGl1bSwgUmFpbndhdGVyIENoYXJpdGFibGUgRm91bmRhdGlvbiwgRm9ydCBXb3J0aCwg
VGV4YXMsIFVTQS4mI3hEO1VuaXZlcnNpdHkgb2YgV2FzaGluZ3RvbiwgU2VhdHRsZSwgV2FzaGlu
Z3RvbiwgVVNBLiYjeEQ7SGFydmFyZCBVbml2ZXJzaXR5L01hc3NhY2h1c2V0dHMgR2VuZXJhbCBI
b3NwaXRhbCwgQm9zdG9uLCBNYXNzYWNodXNldHRzLCBVU0EuJiN4RDtBc3NvY2lhdGlvbiBmb3Ig
RnJvbnRvdGVtcG9yYWwgRGVnZW5lcmF0aW9uLCBSYWRub3IsIFBlbm5zeWx2YW5pYSwgVVNBLiYj
eEQ7TmF0aW9uYWwgQ2VudHJhbGl6ZWQgUmVwb3NpdG9yeSBmb3IgQWx6aGVpbWVyJmFwb3M7cyBE
aXNlYXNlIGFuZCBSZWxhdGVkIERlbWVudGlhcyAoTkNSQUQpLCBJbmRpYW5hIFVuaXZlcnNpdHks
IEluZGlhbmFwb2xpcywgSW5kaWFuYSwgVVNBLiYjeEQ7VW5pdmVyc2l0eSBvZiBOb3J0aCBDYXJv
bGluYSwgQ2hhcGVsIEhpbGwsIE5vcnRoIENhcm9saW5hLCBVU0EuJiN4RDtKb2hucyBIb3BraW5z
IFVuaXZlcnNpdHksIEJhbHRpbW9yZSwgTWFyeWxhbmQsIFVTQS4mI3hEO1VuaXZlcnNpdHkgb2Yg
VG9yb250bywgVG9yb250bywgT250YXJpbywgQ2FuYWRhLiYjeEQ7V2FzaGluZ3RvbiBVbml2ZXJz
aXR5LCBTdC4gTG91aXMsIE1pc3NvdXJpLCBVU0EuJiN4RDtDb2x1bWJpYSBVbml2ZXJzaXR5LCBO
ZXcgWW9yaywgTmV3IFlvcmssIFVTQS4mI3hEO01heW8gQ2xpbmljLCBKYWNrc29udmlsbGUsIEZs
b3JpZGEsIFVTQS4mI3hEO05vcnRod2VzdGVybiBVbml2ZXJzaXR5LCBDaGljYWdvLCBJbGxpbm9p
cywgVVNBLiYjeEQ7VW5pdmVyc2l0eSBvZiBCcml0aXNoIENvbHVtYmlhLCBWYW5jb3V2ZXIsIEJy
aXRpc2ggQ29sdW1iaWEsIENhbmFkYS4mI3hEO1VuaXZlcnNpdHkgb2YgVGV4YXMgU291dGh3ZXN0
ZXJuLCBEYWxsYXMsIFRleGFzLCBVU0EuJiN4RDtOYXRpb25hbCBBbHpoZWltZXIgQ29vcmRpbmF0
aW5nIENlbnRlciAoTkFDQyksIFVuaXZlcnNpdHkgb2YgV2FzaGluZ3RvbiwgU2VhdHRsZSwgV2Fz
aGluZ3RvbiwgVVNBLiYjeEQ7VW5pdmVyc2l0eSBvZiBDYWxpZm9ybmlhIFNhbiBEaWVnbywgU2Fu
IERpZWdvLCBDYWxpZm9ybmlhLCBVU0EuJiN4RDtOYXRpb25hbCBJbnN0aXR1dGUgb2YgTmV1cm9s
b2dpY2FsIERpc29yZGVycyBhbmQgU3Ryb2tlIChOSU5EUyksIEJldGhlc2RhLCBNYXJ5bGFuZCwg
VVNBLiYjeEQ7VW5pdmVyc2l0eSBvZiBBbGFiYW1hLCBCaXJtaW5naGFtLCBBbGFiYW1hLCBVU0Eu
JiN4RDtCbHVlZmllbGQgUHJvamVjdCwgU2FuIEZyYW5jaXNjbywgQ2FsaWZvcm5pYSwgVVNBLiYj
eEQ7TGFib3JhdG9yeSBvZiBOZXVyb2ltYWdpbmcgKExPTkkpLCBVbml2ZXJzaXR5IG9mIFNvdXRo
ZXJuIENhbGlmb3JuaWEsIExvcyBBbmdlbGVzLCBDYWxpZm9ybmlhLCBVU0EuPC9hdXRoLWFkZHJl
c3M+PHRpdGxlcz48dGl0bGU+VXRpbGl0eSBvZiB0aGUgZ2xvYmFsIENEUigoUikpIHBsdXMgTkFD
QyBGVExEIHJhdGluZyBhbmQgZGV2ZWxvcG1lbnQgb2Ygc2NvcmluZyBydWxlczogRGF0YSBmcm9t
IHRoZSBBUlRGTC9MRUZGVERTIENvbnNvcnRpdW08L3RpdGxlPjxzZWNvbmRhcnktdGl0bGU+QWx6
aGVpbWVycyBEZW1lbnQ8L3NlY29uZGFyeS10aXRsZT48L3RpdGxlcz48cGVyaW9kaWNhbD48ZnVs
bC10aXRsZT5BbHpoZWltZXJzIERlbWVudDwvZnVsbC10aXRsZT48YWJici0xPkFsemhlaW1lciZh
cG9zO3MgJmFtcDsgZGVtZW50aWEgOiB0aGUgam91cm5hbCBvZiB0aGUgQWx6aGVpbWVyJmFwb3M7
cyBBc3NvY2lhdGlvbjwvYWJici0xPjwvcGVyaW9kaWNhbD48cGFnZXM+MTA2LTExNzwvcGFnZXM+
PHZvbHVtZT4xNjwvdm9sdW1lPjxudW1iZXI+MTwvbnVtYmVyPjxlZGl0aW9uPjIwMjAvMDEvMDk8
L2VkaXRpb24+PGtleXdvcmRzPjxrZXl3b3JkPipDRFIgcGx1cyBOQUNDIEZUTEQ8L2tleXdvcmQ+
PGtleXdvcmQ+KmNkcihyKTwva2V5d29yZD48a2V5d29yZD4qYmVoYXZpb3IsIGNvbXBvcnRtZW50
LCBhbmQgcGVyc29uYWxpdHk8L2tleXdvcmQ+PGtleXdvcmQ+KmZyb250b3RlbXBvcmFsIGxvYmFy
IGRlZ2VuZXJhdGlvbjwva2V5d29yZD48a2V5d29yZD4qZ2xvYmFsIHJhdGluZzwva2V5d29yZD48
a2V5d29yZD4qbGFuZ3VhZ2U8L2tleXdvcmQ+PC9rZXl3b3Jkcz48ZGF0ZXM+PHllYXI+MjAyMDwv
eWVhcj48cHViLWRhdGVzPjxkYXRlPkphbjwvZGF0ZT48L3B1Yi1kYXRlcz48L2RhdGVzPjxpc2Ju
PjE1NTItNTI3OSAoRWxlY3Ryb25pYykmI3hEOzE1NTItNTI2MCAoTGlua2luZyk8L2lzYm4+PGFj
Y2Vzc2lvbi1udW0+MzE5MTQyMTg8L2FjY2Vzc2lvbi1udW0+PHVybHM+PHJlbGF0ZWQtdXJscz48
dXJsPmh0dHBzOi8vd3d3Lm5jYmkubmxtLm5paC5nb3YvcHVibWVkLzMxOTE0MjE4PC91cmw+PC9y
ZWxhdGVkLXVybHM+PC91cmxzPjxjdXN0b20yPlBNQzcyMDIwNDU8L2N1c3RvbTI+PGVsZWN0cm9u
aWMtcmVzb3VyY2UtbnVtPjEwLjEwMDIvYWx6LjEyMDMzPC9lbGVjdHJvbmljLXJlc291cmNlLW51
bT48L3JlY29yZD48L0NpdGU+PC9FbmROb3RlPgB=
</w:fldData>
        </w:fldChar>
      </w:r>
      <w:r w:rsidR="00E96171">
        <w:rPr>
          <w:rFonts w:cs="Times New Roman"/>
          <w:lang w:val="fr-FR"/>
        </w:rPr>
        <w:instrText xml:space="preserve"> ADDIN EN.CITE </w:instrText>
      </w:r>
      <w:r w:rsidR="00E96171">
        <w:rPr>
          <w:rFonts w:cs="Times New Roman"/>
          <w:lang w:val="fr-FR"/>
        </w:rPr>
        <w:fldChar w:fldCharType="begin">
          <w:fldData xml:space="preserve">PEVuZE5vdGU+PENpdGU+PEF1dGhvcj5NaXlhZ2F3YTwvQXV0aG9yPjxZZWFyPjIwMjA8L1llYXI+
PFJlY051bT45OTg0PC9SZWNOdW0+PERpc3BsYXlUZXh0PjxzdHlsZSBmYWNlPSJzdXBlcnNjcmlw
dCI+MSwyPC9zdHlsZT48L0Rpc3BsYXlUZXh0PjxyZWNvcmQ+PHJlYy1udW1iZXI+OTk4NDwvcmVj
LW51bWJlcj48Zm9yZWlnbi1rZXlzPjxrZXkgYXBwPSJFTiIgZGItaWQ9IjB2YXo5ZXB0YTV6eHo1
ZXR3MDd2djlzMWU5ZjJkcnN6eHYyciIgdGltZXN0YW1wPSIxNTkzNzk5MzAxIj45OTg0PC9rZXk+
PC9mb3JlaWduLWtleXM+PHJlZi10eXBlIG5hbWU9IkpvdXJuYWwgQXJ0aWNsZSI+MTc8L3JlZi10
eXBlPjxjb250cmlidXRvcnM+PGF1dGhvcnM+PGF1dGhvcj5NaXlhZ2F3YSwgVC48L2F1dGhvcj48
YXV0aG9yPkJydXNoYWJlciwgRC48L2F1dGhvcj48YXV0aG9yPlN5cmphbmVuLCBKLjwvYXV0aG9y
PjxhdXRob3I+S3JlbWVycywgVy48L2F1dGhvcj48YXV0aG9yPkZpZWxkcywgSi48L2F1dGhvcj48
YXV0aG9yPkZvcnNiZXJnLCBMLiBLLjwvYXV0aG9yPjxhdXRob3I+SGV1ZXIsIEguIFcuPC9hdXRo
b3I+PGF1dGhvcj5Lbm9wbWFuLCBELjwvYXV0aG9yPjxhdXRob3I+S29ybmFrLCBKLjwvYXV0aG9y
PjxhdXRob3I+Qm94ZXIsIEEuPC9hdXRob3I+PGF1dGhvcj5Sb3NlbiwgSC48L2F1dGhvcj48YXV0
aG9yPkJvZXZlLCBCLjwvYXV0aG9yPjxhdXRob3I+QXJ0ZmwgTGVmZnRkcyBDb25zb3J0aXVtPC9h
dXRob3I+PC9hdXRob3JzPjwvY29udHJpYnV0b3JzPjxhdXRoLWFkZHJlc3M+TWF5byBDbGluaWMs
IFJvY2hlc3RlciwgTU4sIFVTQS4mI3hEO1VDU0YsIFNhbiBGcmFuY2lzY28sIENBLCBVU0EuPC9h
dXRoLWFkZHJlc3M+PHRpdGxlcz48dGl0bGU+VXNlIG9mIHRoZSBDRFIoUikgcGx1cyBOQUNDIEZU
TEQgaW4gbWlsZCBGVExEOiBEYXRhIGZyb20gdGhlIEFSVEZML0xFRkZURFMgY29uc29ydGl1bTwv
dGl0bGU+PHNlY29uZGFyeS10aXRsZT5BbHpoZWltZXJzIERlbWVudDwvc2Vjb25kYXJ5LXRpdGxl
PjwvdGl0bGVzPjxwZXJpb2RpY2FsPjxmdWxsLXRpdGxlPkFsemhlaW1lcnMgRGVtZW50PC9mdWxs
LXRpdGxlPjxhYmJyLTE+QWx6aGVpbWVyJmFwb3M7cyAmYW1wOyBkZW1lbnRpYSA6IHRoZSBqb3Vy
bmFsIG9mIHRoZSBBbHpoZWltZXImYXBvcztzIEFzc29jaWF0aW9uPC9hYmJyLTE+PC9wZXJpb2Rp
Y2FsPjxwYWdlcz43OS05MDwvcGFnZXM+PHZvbHVtZT4xNjwvdm9sdW1lPjxudW1iZXI+MTwvbnVt
YmVyPjxlZGl0aW9uPjIwMTkvMDkvMDQ8L2VkaXRpb24+PGtleXdvcmRzPjxrZXl3b3JkPipCZWhh
dmlvcjwva2V5d29yZD48a2V5d29yZD4qY2RyKHIpPC9rZXl3b3JkPjxrZXl3b3JkPipDb21wb3J0
bWVudCBhbmQgcGVyc29uYWxpdHk8L2tleXdvcmQ+PGtleXdvcmQ+KkZyb250b3RlbXBvcmFsIGRl
bWVudGlhPC9rZXl3b3JkPjxrZXl3b3JkPipGcm9udG90ZW1wb3JhbCBsb2JhciBkZWdlbmVyYXRp
b248L2tleXdvcmQ+PGtleXdvcmQ+Kkxhbmd1YWdlPC9rZXl3b3JkPjxrZXl3b3JkPipOQUNDIEZU
TEQgTW9kdWxlPC9rZXl3b3JkPjxrZXl3b3JkPipQcmltYXJ5IHByb2dyZXNzaXZlIGFwaGFzaWE8
L2tleXdvcmQ+PC9rZXl3b3Jkcz48ZGF0ZXM+PHllYXI+MjAyMDwveWVhcj48cHViLWRhdGVzPjxk
YXRlPkphbjwvZGF0ZT48L3B1Yi1kYXRlcz48L2RhdGVzPjxpc2JuPjE1NTItNTI3OSAoRWxlY3Ry
b25pYykmI3hEOzE1NTItNTI2MCAoTGlua2luZyk8L2lzYm4+PGFjY2Vzc2lvbi1udW0+MzE0Nzc1
MTc8L2FjY2Vzc2lvbi1udW0+PHVybHM+PHJlbGF0ZWQtdXJscz48dXJsPmh0dHBzOi8vd3d3Lm5j
YmkubmxtLm5paC5nb3YvcHVibWVkLzMxNDc3NTE3PC91cmw+PC9yZWxhdGVkLXVybHM+PC91cmxz
PjxjdXN0b20yPlBNQzY5NDkzNzM8L2N1c3RvbTI+PGVsZWN0cm9uaWMtcmVzb3VyY2UtbnVtPjEw
LjEwMTYvai5qYWx6LjIwMTkuMDUuMDEzPC9lbGVjdHJvbmljLXJlc291cmNlLW51bT48L3JlY29y
ZD48L0NpdGU+PENpdGU+PEF1dGhvcj5NaXlhZ2F3YTwvQXV0aG9yPjxZZWFyPjIwMjA8L1llYXI+
PFJlY051bT45OTgzPC9SZWNOdW0+PHJlY29yZD48cmVjLW51bWJlcj45OTgzPC9yZWMtbnVtYmVy
Pjxmb3JlaWduLWtleXM+PGtleSBhcHA9IkVOIiBkYi1pZD0iMHZhejllcHRhNXp4ejVldHcwN3Z2
OXMxZTlmMmRyc3p4djJyIiB0aW1lc3RhbXA9IjE1OTM3OTkzMDEiPjk5ODM8L2tleT48L2ZvcmVp
Z24ta2V5cz48cmVmLXR5cGUgbmFtZT0iSm91cm5hbCBBcnRpY2xlIj4xNzwvcmVmLXR5cGU+PGNv
bnRyaWJ1dG9ycz48YXV0aG9ycz48YXV0aG9yPk1peWFnYXdhLCBULjwvYXV0aG9yPjxhdXRob3I+
QnJ1c2hhYmVyLCBELjwvYXV0aG9yPjxhdXRob3I+U3lyamFuZW4sIEouPC9hdXRob3I+PGF1dGhv
cj5LcmVtZXJzLCBXLjwvYXV0aG9yPjxhdXRob3I+RmllbGRzLCBKLjwvYXV0aG9yPjxhdXRob3I+
Rm9yc2JlcmcsIEwuIEsuPC9hdXRob3I+PGF1dGhvcj5IZXVlciwgSC4gVy48L2F1dGhvcj48YXV0
aG9yPktub3BtYW4sIEQuPC9hdXRob3I+PGF1dGhvcj5Lb3JuYWssIEouPC9hdXRob3I+PGF1dGhv
cj5Cb3hlciwgQS48L2F1dGhvcj48YXV0aG9yPlJvc2VuLCBILiBKLjwvYXV0aG9yPjxhdXRob3I+
Qm9ldmUsIEIuIEYuPC9hdXRob3I+PGF1dGhvcj5BcHBsZWJ5LCBCLjwvYXV0aG9yPjxhdXRob3I+
Qm9yZGVsb24sIFkuPC9hdXRob3I+PGF1dGhvcj5Cb3ZlLCBKLjwvYXV0aG9yPjxhdXRob3I+QnJh
bm5lbGx5LCBQLjwvYXV0aG9yPjxhdXRob3I+Q2FzbywgQy48L2F1dGhvcj48YXV0aG9yPkNvcHBv
bGEsIEcuPC9hdXRob3I+PGF1dGhvcj5EZXZlciwgUi48L2F1dGhvcj48YXV0aG9yPkRoZWVsLCBD
LjwvYXV0aG9yPjxhdXRob3I+RGlja2Vyc29uLCBCLjwvYXV0aG9yPjxhdXRob3I+RGlja2luc29u
LCBTLjwvYXV0aG9yPjxhdXRob3I+RG9taW5ndWV6LCBTLjwvYXV0aG9yPjxhdXRob3I+RG9tb3Rv
LVJlaWxseSwgSy48L2F1dGhvcj48YXV0aG9yPkZhYmVyLCBLLjwvYXV0aG9yPjxhdXRob3I+RmVy
cmVsbCwgSi48L2F1dGhvcj48YXV0aG9yPkZpc2htYW4sIEEuPC9hdXRob3I+PGF1dGhvcj5Gb25n
LCBKLjwvYXV0aG9yPjxhdXRob3I+Rm9yb3VkLCBULjwvYXV0aG9yPjxhdXRob3I+R2F2cmlsb3Zh
LCBSLjwvYXV0aG9yPjxhdXRob3I+R2VhcmhhcnQsIEQuPC9hdXRob3I+PGF1dGhvcj5HaGF6YW5m
YXJpLCBCLjwvYXV0aG9yPjxhdXRob3I+R2hvc2hhbCwgTi48L2F1dGhvcj48YXV0aG9yPkdvbGRt
YW4sIEouIFMuPC9hdXRob3I+PGF1dGhvcj5HcmFmZi1SYWRmb3JkLCBKLjwvYXV0aG9yPjxhdXRo
b3I+R3JhZmYtUmFkZm9yZCwgTi48L2F1dGhvcj48YXV0aG9yPkdyYW50LCBJLjwvYXV0aG9yPjxh
dXRob3I+R3Jvc3NtYW4sIE0uPC9hdXRob3I+PGF1dGhvcj5IYWxleSwgRC48L2F1dGhvcj48YXV0
aG9yPkhzaXVuZywgUi48L2F1dGhvcj48YXV0aG9yPkh1ZXksIEUuPC9hdXRob3I+PGF1dGhvcj5J
cndpbiwgRC48L2F1dGhvcj48YXV0aG9yPkpvbmVzLCBELjwvYXV0aG9yPjxhdXRob3I+Sm9uZXMs
IEwuPC9hdXRob3I+PGF1dGhvcj5LYW50YXJjaSwgSy48L2F1dGhvcj48YXV0aG9yPkthcnlkYXMs
IEEuPC9hdXRob3I+PGF1dGhvcj5LYXVmZXIsIEQuPC9hdXRob3I+PGF1dGhvcj5LZXJ3aW4sIEQu
PC9hdXRob3I+PGF1dGhvcj5LcmFmdCwgUi48L2F1dGhvcj48YXV0aG9yPktyYW1lciwgSi48L2F1
dGhvcj48YXV0aG9yPkt1a3VsbCwgVy48L2F1dGhvcj48YXV0aG9yPkxpdHZhbiwgSS48L2F1dGhv
cj48YXV0aG9yPkx1Y2VudGUsIEQuPC9hdXRob3I+PGF1dGhvcj5MdW5ndSwgQy48L2F1dGhvcj48
YXV0aG9yPk1hY2tlbnppZSwgSS48L2F1dGhvcj48YXV0aG9yPk1hbGRvbmFkbywgTS48L2F1dGhv
cj48YXV0aG9yPk1hbm9vY2hlaHJpLCBNLjwvYXV0aG9yPjxhdXRob3I+TWNHaW5uaXMsIFMuPC9h
dXRob3I+PGF1dGhvcj5NY0tpbmxleSwgRS48L2F1dGhvcj48YXV0aG9yPk1lbmRleiwgTS4gRi48
L2F1dGhvcj48YXV0aG9yPk1pbGxlciwgQi48L2F1dGhvcj48YXV0aG9yPk11bHRhbmksIE4uPC9h
dXRob3I+PGF1dGhvcj5Pbnlpa2UsIEMuPC9hdXRob3I+PGF1dGhvcj5QYWRtYW5hYmhhbiwgSi48
L2F1dGhvcj48YXV0aG9yPlBhbnRlbHlhdCwgQS48L2F1dGhvcj48YXV0aG9yPlBlYXJsbWFuLCBS
LjwvYXV0aG9yPjxhdXRob3I+UGV0cnVjZWxsaSwgTC48L2F1dGhvcj48YXV0aG9yPlBvdHRlciwg
TS48L2F1dGhvcj48YXV0aG9yPlJhZGVtYWtlcnMsIFIuPC9hdXRob3I+PGF1dGhvcj5SYW1vcywg
RS4gTS48L2F1dGhvcj48YXV0aG9yPlJhbmtpbiwgSy48L2F1dGhvcj48YXV0aG9yPlJhc2NvdnNr
eSwgSy48L2F1dGhvcj48YXV0aG9yPlJvYmVyc29uLCBFLiBELjwvYXV0aG9yPjxhdXRob3I+Um9n
YWxza2ksIEUuPC9hdXRob3I+PGF1dGhvcj5TZW5nZHksIFAuPC9hdXRob3I+PGF1dGhvcj5TaGF3
LCBMLjwvYXV0aG9yPjxhdXRob3I+VGFydGFnbGlhLCBNLiBDLjwvYXV0aG9yPjxhdXRob3I+VGF0
dG9uLCBOLjwvYXV0aG9yPjxhdXRob3I+VGF5bG9yLCBKLjwvYXV0aG9yPjxhdXRob3I+VG9nYSwg
QS48L2F1dGhvcj48YXV0aG9yPlRyb2phbm93c2tpLCBKLiBRLjwvYXV0aG9yPjxhdXRob3I+V2Fu
ZywgUC48L2F1dGhvcj48YXV0aG9yPldlaW50cmF1YiwgUy48L2F1dGhvcj48YXV0aG9yPldvbmcs
IEIuPC9hdXRob3I+PGF1dGhvcj5Xc3pvbGVrLCBaLjwvYXV0aG9yPjwvYXV0aG9ycz48L2NvbnRy
aWJ1dG9ycz48YXV0aC1hZGRyZXNzPk1heW8gQ2xpbmljLCBSb2NoZXN0ZXIsIE1pbm5lc290YSwg
VVNBLiYjeEQ7VW5pdmVyc2l0eSBvZiBDYWxpZm9ybmlhIFNhbiBGcmFuY2lzY28sIFNhbiBGcmFu
Y2lzY28sIENhbGlmb3JuaWEsIFVTQS4mI3hEO0Nhc2UgV2VzdGVybiBSZXNlcnZlIFVuaXZlcnNp
dHksIENsZXZlbGFuZCwgT2hpbywgVVNBLiYjeEQ7VW5pdmVyc2l0eSBvZiBDYWxpZm9ybmlhIExv
cyBBbmdlbGVzLCBMb3MgQW5nZWxlcywgQ2FsaWZvcm5pYSwgVVNBLiYjeEQ7VW5pdmVyc2l0eSBv
ZiBQZW5uc3lsdmFuaWEsIFBoaWxhZGVscGhpYSwgUGVubnN5bHZhbmlhLCBVU0EuJiN4RDtUYXUg
Q29uc29ydGl1bSwgUmFpbndhdGVyIENoYXJpdGFibGUgRm91bmRhdGlvbiwgRm9ydCBXb3J0aCwg
VGV4YXMsIFVTQS4mI3hEO1VuaXZlcnNpdHkgb2YgV2FzaGluZ3RvbiwgU2VhdHRsZSwgV2FzaGlu
Z3RvbiwgVVNBLiYjeEQ7SGFydmFyZCBVbml2ZXJzaXR5L01hc3NhY2h1c2V0dHMgR2VuZXJhbCBI
b3NwaXRhbCwgQm9zdG9uLCBNYXNzYWNodXNldHRzLCBVU0EuJiN4RDtBc3NvY2lhdGlvbiBmb3Ig
RnJvbnRvdGVtcG9yYWwgRGVnZW5lcmF0aW9uLCBSYWRub3IsIFBlbm5zeWx2YW5pYSwgVVNBLiYj
eEQ7TmF0aW9uYWwgQ2VudHJhbGl6ZWQgUmVwb3NpdG9yeSBmb3IgQWx6aGVpbWVyJmFwb3M7cyBE
aXNlYXNlIGFuZCBSZWxhdGVkIERlbWVudGlhcyAoTkNSQUQpLCBJbmRpYW5hIFVuaXZlcnNpdHks
IEluZGlhbmFwb2xpcywgSW5kaWFuYSwgVVNBLiYjeEQ7VW5pdmVyc2l0eSBvZiBOb3J0aCBDYXJv
bGluYSwgQ2hhcGVsIEhpbGwsIE5vcnRoIENhcm9saW5hLCBVU0EuJiN4RDtKb2hucyBIb3BraW5z
IFVuaXZlcnNpdHksIEJhbHRpbW9yZSwgTWFyeWxhbmQsIFVTQS4mI3hEO1VuaXZlcnNpdHkgb2Yg
VG9yb250bywgVG9yb250bywgT250YXJpbywgQ2FuYWRhLiYjeEQ7V2FzaGluZ3RvbiBVbml2ZXJz
aXR5LCBTdC4gTG91aXMsIE1pc3NvdXJpLCBVU0EuJiN4RDtDb2x1bWJpYSBVbml2ZXJzaXR5LCBO
ZXcgWW9yaywgTmV3IFlvcmssIFVTQS4mI3hEO01heW8gQ2xpbmljLCBKYWNrc29udmlsbGUsIEZs
b3JpZGEsIFVTQS4mI3hEO05vcnRod2VzdGVybiBVbml2ZXJzaXR5LCBDaGljYWdvLCBJbGxpbm9p
cywgVVNBLiYjeEQ7VW5pdmVyc2l0eSBvZiBCcml0aXNoIENvbHVtYmlhLCBWYW5jb3V2ZXIsIEJy
aXRpc2ggQ29sdW1iaWEsIENhbmFkYS4mI3hEO1VuaXZlcnNpdHkgb2YgVGV4YXMgU291dGh3ZXN0
ZXJuLCBEYWxsYXMsIFRleGFzLCBVU0EuJiN4RDtOYXRpb25hbCBBbHpoZWltZXIgQ29vcmRpbmF0
aW5nIENlbnRlciAoTkFDQyksIFVuaXZlcnNpdHkgb2YgV2FzaGluZ3RvbiwgU2VhdHRsZSwgV2Fz
aGluZ3RvbiwgVVNBLiYjeEQ7VW5pdmVyc2l0eSBvZiBDYWxpZm9ybmlhIFNhbiBEaWVnbywgU2Fu
IERpZWdvLCBDYWxpZm9ybmlhLCBVU0EuJiN4RDtOYXRpb25hbCBJbnN0aXR1dGUgb2YgTmV1cm9s
b2dpY2FsIERpc29yZGVycyBhbmQgU3Ryb2tlIChOSU5EUyksIEJldGhlc2RhLCBNYXJ5bGFuZCwg
VVNBLiYjeEQ7VW5pdmVyc2l0eSBvZiBBbGFiYW1hLCBCaXJtaW5naGFtLCBBbGFiYW1hLCBVU0Eu
JiN4RDtCbHVlZmllbGQgUHJvamVjdCwgU2FuIEZyYW5jaXNjbywgQ2FsaWZvcm5pYSwgVVNBLiYj
eEQ7TGFib3JhdG9yeSBvZiBOZXVyb2ltYWdpbmcgKExPTkkpLCBVbml2ZXJzaXR5IG9mIFNvdXRo
ZXJuIENhbGlmb3JuaWEsIExvcyBBbmdlbGVzLCBDYWxpZm9ybmlhLCBVU0EuPC9hdXRoLWFkZHJl
c3M+PHRpdGxlcz48dGl0bGU+VXRpbGl0eSBvZiB0aGUgZ2xvYmFsIENEUigoUikpIHBsdXMgTkFD
QyBGVExEIHJhdGluZyBhbmQgZGV2ZWxvcG1lbnQgb2Ygc2NvcmluZyBydWxlczogRGF0YSBmcm9t
IHRoZSBBUlRGTC9MRUZGVERTIENvbnNvcnRpdW08L3RpdGxlPjxzZWNvbmRhcnktdGl0bGU+QWx6
aGVpbWVycyBEZW1lbnQ8L3NlY29uZGFyeS10aXRsZT48L3RpdGxlcz48cGVyaW9kaWNhbD48ZnVs
bC10aXRsZT5BbHpoZWltZXJzIERlbWVudDwvZnVsbC10aXRsZT48YWJici0xPkFsemhlaW1lciZh
cG9zO3MgJmFtcDsgZGVtZW50aWEgOiB0aGUgam91cm5hbCBvZiB0aGUgQWx6aGVpbWVyJmFwb3M7
cyBBc3NvY2lhdGlvbjwvYWJici0xPjwvcGVyaW9kaWNhbD48cGFnZXM+MTA2LTExNzwvcGFnZXM+
PHZvbHVtZT4xNjwvdm9sdW1lPjxudW1iZXI+MTwvbnVtYmVyPjxlZGl0aW9uPjIwMjAvMDEvMDk8
L2VkaXRpb24+PGtleXdvcmRzPjxrZXl3b3JkPipDRFIgcGx1cyBOQUNDIEZUTEQ8L2tleXdvcmQ+
PGtleXdvcmQ+KmNkcihyKTwva2V5d29yZD48a2V5d29yZD4qYmVoYXZpb3IsIGNvbXBvcnRtZW50
LCBhbmQgcGVyc29uYWxpdHk8L2tleXdvcmQ+PGtleXdvcmQ+KmZyb250b3RlbXBvcmFsIGxvYmFy
IGRlZ2VuZXJhdGlvbjwva2V5d29yZD48a2V5d29yZD4qZ2xvYmFsIHJhdGluZzwva2V5d29yZD48
a2V5d29yZD4qbGFuZ3VhZ2U8L2tleXdvcmQ+PC9rZXl3b3Jkcz48ZGF0ZXM+PHllYXI+MjAyMDwv
eWVhcj48cHViLWRhdGVzPjxkYXRlPkphbjwvZGF0ZT48L3B1Yi1kYXRlcz48L2RhdGVzPjxpc2Ju
PjE1NTItNTI3OSAoRWxlY3Ryb25pYykmI3hEOzE1NTItNTI2MCAoTGlua2luZyk8L2lzYm4+PGFj
Y2Vzc2lvbi1udW0+MzE5MTQyMTg8L2FjY2Vzc2lvbi1udW0+PHVybHM+PHJlbGF0ZWQtdXJscz48
dXJsPmh0dHBzOi8vd3d3Lm5jYmkubmxtLm5paC5nb3YvcHVibWVkLzMxOTE0MjE4PC91cmw+PC9y
ZWxhdGVkLXVybHM+PC91cmxzPjxjdXN0b20yPlBNQzcyMDIwNDU8L2N1c3RvbTI+PGVsZWN0cm9u
aWMtcmVzb3VyY2UtbnVtPjEwLjEwMDIvYWx6LjEyMDMzPC9lbGVjdHJvbmljLXJlc291cmNlLW51
bT48L3JlY29yZD48L0NpdGU+PC9FbmROb3RlPgB=
</w:fldData>
        </w:fldChar>
      </w:r>
      <w:r w:rsidR="00E96171">
        <w:rPr>
          <w:rFonts w:cs="Times New Roman"/>
          <w:lang w:val="fr-FR"/>
        </w:rPr>
        <w:instrText xml:space="preserve"> ADDIN EN.CITE.DATA </w:instrText>
      </w:r>
      <w:r w:rsidR="00E96171">
        <w:rPr>
          <w:rFonts w:cs="Times New Roman"/>
          <w:lang w:val="fr-FR"/>
        </w:rPr>
      </w:r>
      <w:r w:rsidR="00E96171">
        <w:rPr>
          <w:rFonts w:cs="Times New Roman"/>
          <w:lang w:val="fr-FR"/>
        </w:rPr>
        <w:fldChar w:fldCharType="end"/>
      </w:r>
      <w:r w:rsidRPr="00F172FD">
        <w:rPr>
          <w:rFonts w:cs="Times New Roman"/>
          <w:lang w:val="fr-FR"/>
        </w:rPr>
        <w:fldChar w:fldCharType="separate"/>
      </w:r>
      <w:r w:rsidR="00E96171" w:rsidRPr="00E96171">
        <w:rPr>
          <w:rFonts w:cs="Times New Roman"/>
          <w:noProof/>
          <w:vertAlign w:val="superscript"/>
          <w:lang w:val="fr-FR"/>
        </w:rPr>
        <w:t>1,2</w:t>
      </w:r>
      <w:r w:rsidRPr="00F172FD">
        <w:rPr>
          <w:rFonts w:cs="Times New Roman"/>
          <w:lang w:val="fr-FR"/>
        </w:rPr>
        <w:fldChar w:fldCharType="end"/>
      </w:r>
    </w:p>
    <w:p w14:paraId="2DFE6AF4" w14:textId="513565C5" w:rsidR="00FF06BE" w:rsidRPr="00984DD2" w:rsidRDefault="00FF06BE" w:rsidP="00FF06BE">
      <w:pPr>
        <w:spacing w:line="360" w:lineRule="auto"/>
        <w:rPr>
          <w:rFonts w:cs="Times New Roman"/>
        </w:rPr>
      </w:pPr>
      <w:r w:rsidRPr="00984DD2">
        <w:rPr>
          <w:rFonts w:cs="Times New Roman"/>
        </w:rPr>
        <w:t xml:space="preserve">Some key scales have been developed for use in natural history and clinical trial studies in s- and f-FTLD. One of the </w:t>
      </w:r>
      <w:proofErr w:type="gramStart"/>
      <w:r w:rsidRPr="00984DD2">
        <w:rPr>
          <w:rFonts w:cs="Times New Roman"/>
        </w:rPr>
        <w:t>most commonly used</w:t>
      </w:r>
      <w:proofErr w:type="gramEnd"/>
      <w:r w:rsidRPr="00984DD2">
        <w:rPr>
          <w:rFonts w:cs="Times New Roman"/>
        </w:rPr>
        <w:t xml:space="preserve"> scales is the Clinical Dementia Rating Dementia Staging Instrument (CDR®) PLUS National Alzheimer Coordinating Center (NACC) Frontotemporal Lobar Degeneration (FTLD) Module Behavior &amp; Language Domains, which is commonly abbreviated “CDR® plus NACC FTLD” </w:t>
      </w:r>
      <w:r w:rsidRPr="00984DD2">
        <w:rPr>
          <w:rFonts w:cs="Times New Roman"/>
        </w:rPr>
        <w:fldChar w:fldCharType="begin">
          <w:fldData xml:space="preserve">PEVuZE5vdGU+PENpdGU+PEF1dGhvcj5NaXlhZ2F3YTwvQXV0aG9yPjxZZWFyPjIwMjA8L1llYXI+
PFJlY051bT45OTg0PC9SZWNOdW0+PERpc3BsYXlUZXh0PjxzdHlsZSBmYWNlPSJzdXBlcnNjcmlw
dCI+MSwyPC9zdHlsZT48L0Rpc3BsYXlUZXh0PjxyZWNvcmQ+PHJlYy1udW1iZXI+OTk4NDwvcmVj
LW51bWJlcj48Zm9yZWlnbi1rZXlzPjxrZXkgYXBwPSJFTiIgZGItaWQ9IjB2YXo5ZXB0YTV6eHo1
ZXR3MDd2djlzMWU5ZjJkcnN6eHYyciIgdGltZXN0YW1wPSIxNTkzNzk5MzAxIj45OTg0PC9rZXk+
PC9mb3JlaWduLWtleXM+PHJlZi10eXBlIG5hbWU9IkpvdXJuYWwgQXJ0aWNsZSI+MTc8L3JlZi10
eXBlPjxjb250cmlidXRvcnM+PGF1dGhvcnM+PGF1dGhvcj5NaXlhZ2F3YSwgVC48L2F1dGhvcj48
YXV0aG9yPkJydXNoYWJlciwgRC48L2F1dGhvcj48YXV0aG9yPlN5cmphbmVuLCBKLjwvYXV0aG9y
PjxhdXRob3I+S3JlbWVycywgVy48L2F1dGhvcj48YXV0aG9yPkZpZWxkcywgSi48L2F1dGhvcj48
YXV0aG9yPkZvcnNiZXJnLCBMLiBLLjwvYXV0aG9yPjxhdXRob3I+SGV1ZXIsIEguIFcuPC9hdXRo
b3I+PGF1dGhvcj5Lbm9wbWFuLCBELjwvYXV0aG9yPjxhdXRob3I+S29ybmFrLCBKLjwvYXV0aG9y
PjxhdXRob3I+Qm94ZXIsIEEuPC9hdXRob3I+PGF1dGhvcj5Sb3NlbiwgSC48L2F1dGhvcj48YXV0
aG9yPkJvZXZlLCBCLjwvYXV0aG9yPjxhdXRob3I+QXJ0ZmwgTGVmZnRkcyBDb25zb3J0aXVtPC9h
dXRob3I+PC9hdXRob3JzPjwvY29udHJpYnV0b3JzPjxhdXRoLWFkZHJlc3M+TWF5byBDbGluaWMs
IFJvY2hlc3RlciwgTU4sIFVTQS4mI3hEO1VDU0YsIFNhbiBGcmFuY2lzY28sIENBLCBVU0EuPC9h
dXRoLWFkZHJlc3M+PHRpdGxlcz48dGl0bGU+VXNlIG9mIHRoZSBDRFIoUikgcGx1cyBOQUNDIEZU
TEQgaW4gbWlsZCBGVExEOiBEYXRhIGZyb20gdGhlIEFSVEZML0xFRkZURFMgY29uc29ydGl1bTwv
dGl0bGU+PHNlY29uZGFyeS10aXRsZT5BbHpoZWltZXJzIERlbWVudDwvc2Vjb25kYXJ5LXRpdGxl
PjwvdGl0bGVzPjxwZXJpb2RpY2FsPjxmdWxsLXRpdGxlPkFsemhlaW1lcnMgRGVtZW50PC9mdWxs
LXRpdGxlPjxhYmJyLTE+QWx6aGVpbWVyJmFwb3M7cyAmYW1wOyBkZW1lbnRpYSA6IHRoZSBqb3Vy
bmFsIG9mIHRoZSBBbHpoZWltZXImYXBvcztzIEFzc29jaWF0aW9uPC9hYmJyLTE+PC9wZXJpb2Rp
Y2FsPjxwYWdlcz43OS05MDwvcGFnZXM+PHZvbHVtZT4xNjwvdm9sdW1lPjxudW1iZXI+MTwvbnVt
YmVyPjxlZGl0aW9uPjIwMTkvMDkvMDQ8L2VkaXRpb24+PGtleXdvcmRzPjxrZXl3b3JkPipCZWhh
dmlvcjwva2V5d29yZD48a2V5d29yZD4qY2RyKHIpPC9rZXl3b3JkPjxrZXl3b3JkPipDb21wb3J0
bWVudCBhbmQgcGVyc29uYWxpdHk8L2tleXdvcmQ+PGtleXdvcmQ+KkZyb250b3RlbXBvcmFsIGRl
bWVudGlhPC9rZXl3b3JkPjxrZXl3b3JkPipGcm9udG90ZW1wb3JhbCBsb2JhciBkZWdlbmVyYXRp
b248L2tleXdvcmQ+PGtleXdvcmQ+Kkxhbmd1YWdlPC9rZXl3b3JkPjxrZXl3b3JkPipOQUNDIEZU
TEQgTW9kdWxlPC9rZXl3b3JkPjxrZXl3b3JkPipQcmltYXJ5IHByb2dyZXNzaXZlIGFwaGFzaWE8
L2tleXdvcmQ+PC9rZXl3b3Jkcz48ZGF0ZXM+PHllYXI+MjAyMDwveWVhcj48cHViLWRhdGVzPjxk
YXRlPkphbjwvZGF0ZT48L3B1Yi1kYXRlcz48L2RhdGVzPjxpc2JuPjE1NTItNTI3OSAoRWxlY3Ry
b25pYykmI3hEOzE1NTItNTI2MCAoTGlua2luZyk8L2lzYm4+PGFjY2Vzc2lvbi1udW0+MzE0Nzc1
MTc8L2FjY2Vzc2lvbi1udW0+PHVybHM+PHJlbGF0ZWQtdXJscz48dXJsPmh0dHBzOi8vd3d3Lm5j
YmkubmxtLm5paC5nb3YvcHVibWVkLzMxNDc3NTE3PC91cmw+PC9yZWxhdGVkLXVybHM+PC91cmxz
PjxjdXN0b20yPlBNQzY5NDkzNzM8L2N1c3RvbTI+PGVsZWN0cm9uaWMtcmVzb3VyY2UtbnVtPjEw
LjEwMTYvai5qYWx6LjIwMTkuMDUuMDEzPC9lbGVjdHJvbmljLXJlc291cmNlLW51bT48L3JlY29y
ZD48L0NpdGU+PENpdGU+PEF1dGhvcj5NaXlhZ2F3YTwvQXV0aG9yPjxZZWFyPjIwMjA8L1llYXI+
PFJlY051bT45OTgzPC9SZWNOdW0+PHJlY29yZD48cmVjLW51bWJlcj45OTgzPC9yZWMtbnVtYmVy
Pjxmb3JlaWduLWtleXM+PGtleSBhcHA9IkVOIiBkYi1pZD0iMHZhejllcHRhNXp4ejVldHcwN3Z2
OXMxZTlmMmRyc3p4djJyIiB0aW1lc3RhbXA9IjE1OTM3OTkzMDEiPjk5ODM8L2tleT48L2ZvcmVp
Z24ta2V5cz48cmVmLXR5cGUgbmFtZT0iSm91cm5hbCBBcnRpY2xlIj4xNzwvcmVmLXR5cGU+PGNv
bnRyaWJ1dG9ycz48YXV0aG9ycz48YXV0aG9yPk1peWFnYXdhLCBULjwvYXV0aG9yPjxhdXRob3I+
QnJ1c2hhYmVyLCBELjwvYXV0aG9yPjxhdXRob3I+U3lyamFuZW4sIEouPC9hdXRob3I+PGF1dGhv
cj5LcmVtZXJzLCBXLjwvYXV0aG9yPjxhdXRob3I+RmllbGRzLCBKLjwvYXV0aG9yPjxhdXRob3I+
Rm9yc2JlcmcsIEwuIEsuPC9hdXRob3I+PGF1dGhvcj5IZXVlciwgSC4gVy48L2F1dGhvcj48YXV0
aG9yPktub3BtYW4sIEQuPC9hdXRob3I+PGF1dGhvcj5Lb3JuYWssIEouPC9hdXRob3I+PGF1dGhv
cj5Cb3hlciwgQS48L2F1dGhvcj48YXV0aG9yPlJvc2VuLCBILiBKLjwvYXV0aG9yPjxhdXRob3I+
Qm9ldmUsIEIuIEYuPC9hdXRob3I+PGF1dGhvcj5BcHBsZWJ5LCBCLjwvYXV0aG9yPjxhdXRob3I+
Qm9yZGVsb24sIFkuPC9hdXRob3I+PGF1dGhvcj5Cb3ZlLCBKLjwvYXV0aG9yPjxhdXRob3I+QnJh
bm5lbGx5LCBQLjwvYXV0aG9yPjxhdXRob3I+Q2FzbywgQy48L2F1dGhvcj48YXV0aG9yPkNvcHBv
bGEsIEcuPC9hdXRob3I+PGF1dGhvcj5EZXZlciwgUi48L2F1dGhvcj48YXV0aG9yPkRoZWVsLCBD
LjwvYXV0aG9yPjxhdXRob3I+RGlja2Vyc29uLCBCLjwvYXV0aG9yPjxhdXRob3I+RGlja2luc29u
LCBTLjwvYXV0aG9yPjxhdXRob3I+RG9taW5ndWV6LCBTLjwvYXV0aG9yPjxhdXRob3I+RG9tb3Rv
LVJlaWxseSwgSy48L2F1dGhvcj48YXV0aG9yPkZhYmVyLCBLLjwvYXV0aG9yPjxhdXRob3I+RmVy
cmVsbCwgSi48L2F1dGhvcj48YXV0aG9yPkZpc2htYW4sIEEuPC9hdXRob3I+PGF1dGhvcj5Gb25n
LCBKLjwvYXV0aG9yPjxhdXRob3I+Rm9yb3VkLCBULjwvYXV0aG9yPjxhdXRob3I+R2F2cmlsb3Zh
LCBSLjwvYXV0aG9yPjxhdXRob3I+R2VhcmhhcnQsIEQuPC9hdXRob3I+PGF1dGhvcj5HaGF6YW5m
YXJpLCBCLjwvYXV0aG9yPjxhdXRob3I+R2hvc2hhbCwgTi48L2F1dGhvcj48YXV0aG9yPkdvbGRt
YW4sIEouIFMuPC9hdXRob3I+PGF1dGhvcj5HcmFmZi1SYWRmb3JkLCBKLjwvYXV0aG9yPjxhdXRo
b3I+R3JhZmYtUmFkZm9yZCwgTi48L2F1dGhvcj48YXV0aG9yPkdyYW50LCBJLjwvYXV0aG9yPjxh
dXRob3I+R3Jvc3NtYW4sIE0uPC9hdXRob3I+PGF1dGhvcj5IYWxleSwgRC48L2F1dGhvcj48YXV0
aG9yPkhzaXVuZywgUi48L2F1dGhvcj48YXV0aG9yPkh1ZXksIEUuPC9hdXRob3I+PGF1dGhvcj5J
cndpbiwgRC48L2F1dGhvcj48YXV0aG9yPkpvbmVzLCBELjwvYXV0aG9yPjxhdXRob3I+Sm9uZXMs
IEwuPC9hdXRob3I+PGF1dGhvcj5LYW50YXJjaSwgSy48L2F1dGhvcj48YXV0aG9yPkthcnlkYXMs
IEEuPC9hdXRob3I+PGF1dGhvcj5LYXVmZXIsIEQuPC9hdXRob3I+PGF1dGhvcj5LZXJ3aW4sIEQu
PC9hdXRob3I+PGF1dGhvcj5LcmFmdCwgUi48L2F1dGhvcj48YXV0aG9yPktyYW1lciwgSi48L2F1
dGhvcj48YXV0aG9yPkt1a3VsbCwgVy48L2F1dGhvcj48YXV0aG9yPkxpdHZhbiwgSS48L2F1dGhv
cj48YXV0aG9yPkx1Y2VudGUsIEQuPC9hdXRob3I+PGF1dGhvcj5MdW5ndSwgQy48L2F1dGhvcj48
YXV0aG9yPk1hY2tlbnppZSwgSS48L2F1dGhvcj48YXV0aG9yPk1hbGRvbmFkbywgTS48L2F1dGhv
cj48YXV0aG9yPk1hbm9vY2hlaHJpLCBNLjwvYXV0aG9yPjxhdXRob3I+TWNHaW5uaXMsIFMuPC9h
dXRob3I+PGF1dGhvcj5NY0tpbmxleSwgRS48L2F1dGhvcj48YXV0aG9yPk1lbmRleiwgTS4gRi48
L2F1dGhvcj48YXV0aG9yPk1pbGxlciwgQi48L2F1dGhvcj48YXV0aG9yPk11bHRhbmksIE4uPC9h
dXRob3I+PGF1dGhvcj5Pbnlpa2UsIEMuPC9hdXRob3I+PGF1dGhvcj5QYWRtYW5hYmhhbiwgSi48
L2F1dGhvcj48YXV0aG9yPlBhbnRlbHlhdCwgQS48L2F1dGhvcj48YXV0aG9yPlBlYXJsbWFuLCBS
LjwvYXV0aG9yPjxhdXRob3I+UGV0cnVjZWxsaSwgTC48L2F1dGhvcj48YXV0aG9yPlBvdHRlciwg
TS48L2F1dGhvcj48YXV0aG9yPlJhZGVtYWtlcnMsIFIuPC9hdXRob3I+PGF1dGhvcj5SYW1vcywg
RS4gTS48L2F1dGhvcj48YXV0aG9yPlJhbmtpbiwgSy48L2F1dGhvcj48YXV0aG9yPlJhc2NvdnNr
eSwgSy48L2F1dGhvcj48YXV0aG9yPlJvYmVyc29uLCBFLiBELjwvYXV0aG9yPjxhdXRob3I+Um9n
YWxza2ksIEUuPC9hdXRob3I+PGF1dGhvcj5TZW5nZHksIFAuPC9hdXRob3I+PGF1dGhvcj5TaGF3
LCBMLjwvYXV0aG9yPjxhdXRob3I+VGFydGFnbGlhLCBNLiBDLjwvYXV0aG9yPjxhdXRob3I+VGF0
dG9uLCBOLjwvYXV0aG9yPjxhdXRob3I+VGF5bG9yLCBKLjwvYXV0aG9yPjxhdXRob3I+VG9nYSwg
QS48L2F1dGhvcj48YXV0aG9yPlRyb2phbm93c2tpLCBKLiBRLjwvYXV0aG9yPjxhdXRob3I+V2Fu
ZywgUC48L2F1dGhvcj48YXV0aG9yPldlaW50cmF1YiwgUy48L2F1dGhvcj48YXV0aG9yPldvbmcs
IEIuPC9hdXRob3I+PGF1dGhvcj5Xc3pvbGVrLCBaLjwvYXV0aG9yPjwvYXV0aG9ycz48L2NvbnRy
aWJ1dG9ycz48YXV0aC1hZGRyZXNzPk1heW8gQ2xpbmljLCBSb2NoZXN0ZXIsIE1pbm5lc290YSwg
VVNBLiYjeEQ7VW5pdmVyc2l0eSBvZiBDYWxpZm9ybmlhIFNhbiBGcmFuY2lzY28sIFNhbiBGcmFu
Y2lzY28sIENhbGlmb3JuaWEsIFVTQS4mI3hEO0Nhc2UgV2VzdGVybiBSZXNlcnZlIFVuaXZlcnNp
dHksIENsZXZlbGFuZCwgT2hpbywgVVNBLiYjeEQ7VW5pdmVyc2l0eSBvZiBDYWxpZm9ybmlhIExv
cyBBbmdlbGVzLCBMb3MgQW5nZWxlcywgQ2FsaWZvcm5pYSwgVVNBLiYjeEQ7VW5pdmVyc2l0eSBv
ZiBQZW5uc3lsdmFuaWEsIFBoaWxhZGVscGhpYSwgUGVubnN5bHZhbmlhLCBVU0EuJiN4RDtUYXUg
Q29uc29ydGl1bSwgUmFpbndhdGVyIENoYXJpdGFibGUgRm91bmRhdGlvbiwgRm9ydCBXb3J0aCwg
VGV4YXMsIFVTQS4mI3hEO1VuaXZlcnNpdHkgb2YgV2FzaGluZ3RvbiwgU2VhdHRsZSwgV2FzaGlu
Z3RvbiwgVVNBLiYjeEQ7SGFydmFyZCBVbml2ZXJzaXR5L01hc3NhY2h1c2V0dHMgR2VuZXJhbCBI
b3NwaXRhbCwgQm9zdG9uLCBNYXNzYWNodXNldHRzLCBVU0EuJiN4RDtBc3NvY2lhdGlvbiBmb3Ig
RnJvbnRvdGVtcG9yYWwgRGVnZW5lcmF0aW9uLCBSYWRub3IsIFBlbm5zeWx2YW5pYSwgVVNBLiYj
eEQ7TmF0aW9uYWwgQ2VudHJhbGl6ZWQgUmVwb3NpdG9yeSBmb3IgQWx6aGVpbWVyJmFwb3M7cyBE
aXNlYXNlIGFuZCBSZWxhdGVkIERlbWVudGlhcyAoTkNSQUQpLCBJbmRpYW5hIFVuaXZlcnNpdHks
IEluZGlhbmFwb2xpcywgSW5kaWFuYSwgVVNBLiYjeEQ7VW5pdmVyc2l0eSBvZiBOb3J0aCBDYXJv
bGluYSwgQ2hhcGVsIEhpbGwsIE5vcnRoIENhcm9saW5hLCBVU0EuJiN4RDtKb2hucyBIb3BraW5z
IFVuaXZlcnNpdHksIEJhbHRpbW9yZSwgTWFyeWxhbmQsIFVTQS4mI3hEO1VuaXZlcnNpdHkgb2Yg
VG9yb250bywgVG9yb250bywgT250YXJpbywgQ2FuYWRhLiYjeEQ7V2FzaGluZ3RvbiBVbml2ZXJz
aXR5LCBTdC4gTG91aXMsIE1pc3NvdXJpLCBVU0EuJiN4RDtDb2x1bWJpYSBVbml2ZXJzaXR5LCBO
ZXcgWW9yaywgTmV3IFlvcmssIFVTQS4mI3hEO01heW8gQ2xpbmljLCBKYWNrc29udmlsbGUsIEZs
b3JpZGEsIFVTQS4mI3hEO05vcnRod2VzdGVybiBVbml2ZXJzaXR5LCBDaGljYWdvLCBJbGxpbm9p
cywgVVNBLiYjeEQ7VW5pdmVyc2l0eSBvZiBCcml0aXNoIENvbHVtYmlhLCBWYW5jb3V2ZXIsIEJy
aXRpc2ggQ29sdW1iaWEsIENhbmFkYS4mI3hEO1VuaXZlcnNpdHkgb2YgVGV4YXMgU291dGh3ZXN0
ZXJuLCBEYWxsYXMsIFRleGFzLCBVU0EuJiN4RDtOYXRpb25hbCBBbHpoZWltZXIgQ29vcmRpbmF0
aW5nIENlbnRlciAoTkFDQyksIFVuaXZlcnNpdHkgb2YgV2FzaGluZ3RvbiwgU2VhdHRsZSwgV2Fz
aGluZ3RvbiwgVVNBLiYjeEQ7VW5pdmVyc2l0eSBvZiBDYWxpZm9ybmlhIFNhbiBEaWVnbywgU2Fu
IERpZWdvLCBDYWxpZm9ybmlhLCBVU0EuJiN4RDtOYXRpb25hbCBJbnN0aXR1dGUgb2YgTmV1cm9s
b2dpY2FsIERpc29yZGVycyBhbmQgU3Ryb2tlIChOSU5EUyksIEJldGhlc2RhLCBNYXJ5bGFuZCwg
VVNBLiYjeEQ7VW5pdmVyc2l0eSBvZiBBbGFiYW1hLCBCaXJtaW5naGFtLCBBbGFiYW1hLCBVU0Eu
JiN4RDtCbHVlZmllbGQgUHJvamVjdCwgU2FuIEZyYW5jaXNjbywgQ2FsaWZvcm5pYSwgVVNBLiYj
eEQ7TGFib3JhdG9yeSBvZiBOZXVyb2ltYWdpbmcgKExPTkkpLCBVbml2ZXJzaXR5IG9mIFNvdXRo
ZXJuIENhbGlmb3JuaWEsIExvcyBBbmdlbGVzLCBDYWxpZm9ybmlhLCBVU0EuPC9hdXRoLWFkZHJl
c3M+PHRpdGxlcz48dGl0bGU+VXRpbGl0eSBvZiB0aGUgZ2xvYmFsIENEUigoUikpIHBsdXMgTkFD
QyBGVExEIHJhdGluZyBhbmQgZGV2ZWxvcG1lbnQgb2Ygc2NvcmluZyBydWxlczogRGF0YSBmcm9t
IHRoZSBBUlRGTC9MRUZGVERTIENvbnNvcnRpdW08L3RpdGxlPjxzZWNvbmRhcnktdGl0bGU+QWx6
aGVpbWVycyBEZW1lbnQ8L3NlY29uZGFyeS10aXRsZT48L3RpdGxlcz48cGVyaW9kaWNhbD48ZnVs
bC10aXRsZT5BbHpoZWltZXJzIERlbWVudDwvZnVsbC10aXRsZT48YWJici0xPkFsemhlaW1lciZh
cG9zO3MgJmFtcDsgZGVtZW50aWEgOiB0aGUgam91cm5hbCBvZiB0aGUgQWx6aGVpbWVyJmFwb3M7
cyBBc3NvY2lhdGlvbjwvYWJici0xPjwvcGVyaW9kaWNhbD48cGFnZXM+MTA2LTExNzwvcGFnZXM+
PHZvbHVtZT4xNjwvdm9sdW1lPjxudW1iZXI+MTwvbnVtYmVyPjxlZGl0aW9uPjIwMjAvMDEvMDk8
L2VkaXRpb24+PGtleXdvcmRzPjxrZXl3b3JkPipDRFIgcGx1cyBOQUNDIEZUTEQ8L2tleXdvcmQ+
PGtleXdvcmQ+KmNkcihyKTwva2V5d29yZD48a2V5d29yZD4qYmVoYXZpb3IsIGNvbXBvcnRtZW50
LCBhbmQgcGVyc29uYWxpdHk8L2tleXdvcmQ+PGtleXdvcmQ+KmZyb250b3RlbXBvcmFsIGxvYmFy
IGRlZ2VuZXJhdGlvbjwva2V5d29yZD48a2V5d29yZD4qZ2xvYmFsIHJhdGluZzwva2V5d29yZD48
a2V5d29yZD4qbGFuZ3VhZ2U8L2tleXdvcmQ+PC9rZXl3b3Jkcz48ZGF0ZXM+PHllYXI+MjAyMDwv
eWVhcj48cHViLWRhdGVzPjxkYXRlPkphbjwvZGF0ZT48L3B1Yi1kYXRlcz48L2RhdGVzPjxpc2Ju
PjE1NTItNTI3OSAoRWxlY3Ryb25pYykmI3hEOzE1NTItNTI2MCAoTGlua2luZyk8L2lzYm4+PGFj
Y2Vzc2lvbi1udW0+MzE5MTQyMTg8L2FjY2Vzc2lvbi1udW0+PHVybHM+PHJlbGF0ZWQtdXJscz48
dXJsPmh0dHBzOi8vd3d3Lm5jYmkubmxtLm5paC5nb3YvcHVibWVkLzMxOTE0MjE4PC91cmw+PC9y
ZWxhdGVkLXVybHM+PC91cmxzPjxjdXN0b20yPlBNQzcyMDIwNDU8L2N1c3RvbTI+PGVsZWN0cm9u
aWMtcmVzb3VyY2UtbnVtPjEwLjEwMDIvYWx6LjEyMDMzPC9lbGVjdHJvbmljLXJlc291cmNlLW51
bT48L3JlY29yZD48L0NpdGU+PC9FbmROb3RlPgB=
</w:fldData>
        </w:fldChar>
      </w:r>
      <w:r w:rsidR="00E96171">
        <w:rPr>
          <w:rFonts w:cs="Times New Roman"/>
        </w:rPr>
        <w:instrText xml:space="preserve"> ADDIN EN.CITE </w:instrText>
      </w:r>
      <w:r w:rsidR="00E96171">
        <w:rPr>
          <w:rFonts w:cs="Times New Roman"/>
        </w:rPr>
        <w:fldChar w:fldCharType="begin">
          <w:fldData xml:space="preserve">PEVuZE5vdGU+PENpdGU+PEF1dGhvcj5NaXlhZ2F3YTwvQXV0aG9yPjxZZWFyPjIwMjA8L1llYXI+
PFJlY051bT45OTg0PC9SZWNOdW0+PERpc3BsYXlUZXh0PjxzdHlsZSBmYWNlPSJzdXBlcnNjcmlw
dCI+MSwyPC9zdHlsZT48L0Rpc3BsYXlUZXh0PjxyZWNvcmQ+PHJlYy1udW1iZXI+OTk4NDwvcmVj
LW51bWJlcj48Zm9yZWlnbi1rZXlzPjxrZXkgYXBwPSJFTiIgZGItaWQ9IjB2YXo5ZXB0YTV6eHo1
ZXR3MDd2djlzMWU5ZjJkcnN6eHYyciIgdGltZXN0YW1wPSIxNTkzNzk5MzAxIj45OTg0PC9rZXk+
PC9mb3JlaWduLWtleXM+PHJlZi10eXBlIG5hbWU9IkpvdXJuYWwgQXJ0aWNsZSI+MTc8L3JlZi10
eXBlPjxjb250cmlidXRvcnM+PGF1dGhvcnM+PGF1dGhvcj5NaXlhZ2F3YSwgVC48L2F1dGhvcj48
YXV0aG9yPkJydXNoYWJlciwgRC48L2F1dGhvcj48YXV0aG9yPlN5cmphbmVuLCBKLjwvYXV0aG9y
PjxhdXRob3I+S3JlbWVycywgVy48L2F1dGhvcj48YXV0aG9yPkZpZWxkcywgSi48L2F1dGhvcj48
YXV0aG9yPkZvcnNiZXJnLCBMLiBLLjwvYXV0aG9yPjxhdXRob3I+SGV1ZXIsIEguIFcuPC9hdXRo
b3I+PGF1dGhvcj5Lbm9wbWFuLCBELjwvYXV0aG9yPjxhdXRob3I+S29ybmFrLCBKLjwvYXV0aG9y
PjxhdXRob3I+Qm94ZXIsIEEuPC9hdXRob3I+PGF1dGhvcj5Sb3NlbiwgSC48L2F1dGhvcj48YXV0
aG9yPkJvZXZlLCBCLjwvYXV0aG9yPjxhdXRob3I+QXJ0ZmwgTGVmZnRkcyBDb25zb3J0aXVtPC9h
dXRob3I+PC9hdXRob3JzPjwvY29udHJpYnV0b3JzPjxhdXRoLWFkZHJlc3M+TWF5byBDbGluaWMs
IFJvY2hlc3RlciwgTU4sIFVTQS4mI3hEO1VDU0YsIFNhbiBGcmFuY2lzY28sIENBLCBVU0EuPC9h
dXRoLWFkZHJlc3M+PHRpdGxlcz48dGl0bGU+VXNlIG9mIHRoZSBDRFIoUikgcGx1cyBOQUNDIEZU
TEQgaW4gbWlsZCBGVExEOiBEYXRhIGZyb20gdGhlIEFSVEZML0xFRkZURFMgY29uc29ydGl1bTwv
dGl0bGU+PHNlY29uZGFyeS10aXRsZT5BbHpoZWltZXJzIERlbWVudDwvc2Vjb25kYXJ5LXRpdGxl
PjwvdGl0bGVzPjxwZXJpb2RpY2FsPjxmdWxsLXRpdGxlPkFsemhlaW1lcnMgRGVtZW50PC9mdWxs
LXRpdGxlPjxhYmJyLTE+QWx6aGVpbWVyJmFwb3M7cyAmYW1wOyBkZW1lbnRpYSA6IHRoZSBqb3Vy
bmFsIG9mIHRoZSBBbHpoZWltZXImYXBvcztzIEFzc29jaWF0aW9uPC9hYmJyLTE+PC9wZXJpb2Rp
Y2FsPjxwYWdlcz43OS05MDwvcGFnZXM+PHZvbHVtZT4xNjwvdm9sdW1lPjxudW1iZXI+MTwvbnVt
YmVyPjxlZGl0aW9uPjIwMTkvMDkvMDQ8L2VkaXRpb24+PGtleXdvcmRzPjxrZXl3b3JkPipCZWhh
dmlvcjwva2V5d29yZD48a2V5d29yZD4qY2RyKHIpPC9rZXl3b3JkPjxrZXl3b3JkPipDb21wb3J0
bWVudCBhbmQgcGVyc29uYWxpdHk8L2tleXdvcmQ+PGtleXdvcmQ+KkZyb250b3RlbXBvcmFsIGRl
bWVudGlhPC9rZXl3b3JkPjxrZXl3b3JkPipGcm9udG90ZW1wb3JhbCBsb2JhciBkZWdlbmVyYXRp
b248L2tleXdvcmQ+PGtleXdvcmQ+Kkxhbmd1YWdlPC9rZXl3b3JkPjxrZXl3b3JkPipOQUNDIEZU
TEQgTW9kdWxlPC9rZXl3b3JkPjxrZXl3b3JkPipQcmltYXJ5IHByb2dyZXNzaXZlIGFwaGFzaWE8
L2tleXdvcmQ+PC9rZXl3b3Jkcz48ZGF0ZXM+PHllYXI+MjAyMDwveWVhcj48cHViLWRhdGVzPjxk
YXRlPkphbjwvZGF0ZT48L3B1Yi1kYXRlcz48L2RhdGVzPjxpc2JuPjE1NTItNTI3OSAoRWxlY3Ry
b25pYykmI3hEOzE1NTItNTI2MCAoTGlua2luZyk8L2lzYm4+PGFjY2Vzc2lvbi1udW0+MzE0Nzc1
MTc8L2FjY2Vzc2lvbi1udW0+PHVybHM+PHJlbGF0ZWQtdXJscz48dXJsPmh0dHBzOi8vd3d3Lm5j
YmkubmxtLm5paC5nb3YvcHVibWVkLzMxNDc3NTE3PC91cmw+PC9yZWxhdGVkLXVybHM+PC91cmxz
PjxjdXN0b20yPlBNQzY5NDkzNzM8L2N1c3RvbTI+PGVsZWN0cm9uaWMtcmVzb3VyY2UtbnVtPjEw
LjEwMTYvai5qYWx6LjIwMTkuMDUuMDEzPC9lbGVjdHJvbmljLXJlc291cmNlLW51bT48L3JlY29y
ZD48L0NpdGU+PENpdGU+PEF1dGhvcj5NaXlhZ2F3YTwvQXV0aG9yPjxZZWFyPjIwMjA8L1llYXI+
PFJlY051bT45OTgzPC9SZWNOdW0+PHJlY29yZD48cmVjLW51bWJlcj45OTgzPC9yZWMtbnVtYmVy
Pjxmb3JlaWduLWtleXM+PGtleSBhcHA9IkVOIiBkYi1pZD0iMHZhejllcHRhNXp4ejVldHcwN3Z2
OXMxZTlmMmRyc3p4djJyIiB0aW1lc3RhbXA9IjE1OTM3OTkzMDEiPjk5ODM8L2tleT48L2ZvcmVp
Z24ta2V5cz48cmVmLXR5cGUgbmFtZT0iSm91cm5hbCBBcnRpY2xlIj4xNzwvcmVmLXR5cGU+PGNv
bnRyaWJ1dG9ycz48YXV0aG9ycz48YXV0aG9yPk1peWFnYXdhLCBULjwvYXV0aG9yPjxhdXRob3I+
QnJ1c2hhYmVyLCBELjwvYXV0aG9yPjxhdXRob3I+U3lyamFuZW4sIEouPC9hdXRob3I+PGF1dGhv
cj5LcmVtZXJzLCBXLjwvYXV0aG9yPjxhdXRob3I+RmllbGRzLCBKLjwvYXV0aG9yPjxhdXRob3I+
Rm9yc2JlcmcsIEwuIEsuPC9hdXRob3I+PGF1dGhvcj5IZXVlciwgSC4gVy48L2F1dGhvcj48YXV0
aG9yPktub3BtYW4sIEQuPC9hdXRob3I+PGF1dGhvcj5Lb3JuYWssIEouPC9hdXRob3I+PGF1dGhv
cj5Cb3hlciwgQS48L2F1dGhvcj48YXV0aG9yPlJvc2VuLCBILiBKLjwvYXV0aG9yPjxhdXRob3I+
Qm9ldmUsIEIuIEYuPC9hdXRob3I+PGF1dGhvcj5BcHBsZWJ5LCBCLjwvYXV0aG9yPjxhdXRob3I+
Qm9yZGVsb24sIFkuPC9hdXRob3I+PGF1dGhvcj5Cb3ZlLCBKLjwvYXV0aG9yPjxhdXRob3I+QnJh
bm5lbGx5LCBQLjwvYXV0aG9yPjxhdXRob3I+Q2FzbywgQy48L2F1dGhvcj48YXV0aG9yPkNvcHBv
bGEsIEcuPC9hdXRob3I+PGF1dGhvcj5EZXZlciwgUi48L2F1dGhvcj48YXV0aG9yPkRoZWVsLCBD
LjwvYXV0aG9yPjxhdXRob3I+RGlja2Vyc29uLCBCLjwvYXV0aG9yPjxhdXRob3I+RGlja2luc29u
LCBTLjwvYXV0aG9yPjxhdXRob3I+RG9taW5ndWV6LCBTLjwvYXV0aG9yPjxhdXRob3I+RG9tb3Rv
LVJlaWxseSwgSy48L2F1dGhvcj48YXV0aG9yPkZhYmVyLCBLLjwvYXV0aG9yPjxhdXRob3I+RmVy
cmVsbCwgSi48L2F1dGhvcj48YXV0aG9yPkZpc2htYW4sIEEuPC9hdXRob3I+PGF1dGhvcj5Gb25n
LCBKLjwvYXV0aG9yPjxhdXRob3I+Rm9yb3VkLCBULjwvYXV0aG9yPjxhdXRob3I+R2F2cmlsb3Zh
LCBSLjwvYXV0aG9yPjxhdXRob3I+R2VhcmhhcnQsIEQuPC9hdXRob3I+PGF1dGhvcj5HaGF6YW5m
YXJpLCBCLjwvYXV0aG9yPjxhdXRob3I+R2hvc2hhbCwgTi48L2F1dGhvcj48YXV0aG9yPkdvbGRt
YW4sIEouIFMuPC9hdXRob3I+PGF1dGhvcj5HcmFmZi1SYWRmb3JkLCBKLjwvYXV0aG9yPjxhdXRo
b3I+R3JhZmYtUmFkZm9yZCwgTi48L2F1dGhvcj48YXV0aG9yPkdyYW50LCBJLjwvYXV0aG9yPjxh
dXRob3I+R3Jvc3NtYW4sIE0uPC9hdXRob3I+PGF1dGhvcj5IYWxleSwgRC48L2F1dGhvcj48YXV0
aG9yPkhzaXVuZywgUi48L2F1dGhvcj48YXV0aG9yPkh1ZXksIEUuPC9hdXRob3I+PGF1dGhvcj5J
cndpbiwgRC48L2F1dGhvcj48YXV0aG9yPkpvbmVzLCBELjwvYXV0aG9yPjxhdXRob3I+Sm9uZXMs
IEwuPC9hdXRob3I+PGF1dGhvcj5LYW50YXJjaSwgSy48L2F1dGhvcj48YXV0aG9yPkthcnlkYXMs
IEEuPC9hdXRob3I+PGF1dGhvcj5LYXVmZXIsIEQuPC9hdXRob3I+PGF1dGhvcj5LZXJ3aW4sIEQu
PC9hdXRob3I+PGF1dGhvcj5LcmFmdCwgUi48L2F1dGhvcj48YXV0aG9yPktyYW1lciwgSi48L2F1
dGhvcj48YXV0aG9yPkt1a3VsbCwgVy48L2F1dGhvcj48YXV0aG9yPkxpdHZhbiwgSS48L2F1dGhv
cj48YXV0aG9yPkx1Y2VudGUsIEQuPC9hdXRob3I+PGF1dGhvcj5MdW5ndSwgQy48L2F1dGhvcj48
YXV0aG9yPk1hY2tlbnppZSwgSS48L2F1dGhvcj48YXV0aG9yPk1hbGRvbmFkbywgTS48L2F1dGhv
cj48YXV0aG9yPk1hbm9vY2hlaHJpLCBNLjwvYXV0aG9yPjxhdXRob3I+TWNHaW5uaXMsIFMuPC9h
dXRob3I+PGF1dGhvcj5NY0tpbmxleSwgRS48L2F1dGhvcj48YXV0aG9yPk1lbmRleiwgTS4gRi48
L2F1dGhvcj48YXV0aG9yPk1pbGxlciwgQi48L2F1dGhvcj48YXV0aG9yPk11bHRhbmksIE4uPC9h
dXRob3I+PGF1dGhvcj5Pbnlpa2UsIEMuPC9hdXRob3I+PGF1dGhvcj5QYWRtYW5hYmhhbiwgSi48
L2F1dGhvcj48YXV0aG9yPlBhbnRlbHlhdCwgQS48L2F1dGhvcj48YXV0aG9yPlBlYXJsbWFuLCBS
LjwvYXV0aG9yPjxhdXRob3I+UGV0cnVjZWxsaSwgTC48L2F1dGhvcj48YXV0aG9yPlBvdHRlciwg
TS48L2F1dGhvcj48YXV0aG9yPlJhZGVtYWtlcnMsIFIuPC9hdXRob3I+PGF1dGhvcj5SYW1vcywg
RS4gTS48L2F1dGhvcj48YXV0aG9yPlJhbmtpbiwgSy48L2F1dGhvcj48YXV0aG9yPlJhc2NvdnNr
eSwgSy48L2F1dGhvcj48YXV0aG9yPlJvYmVyc29uLCBFLiBELjwvYXV0aG9yPjxhdXRob3I+Um9n
YWxza2ksIEUuPC9hdXRob3I+PGF1dGhvcj5TZW5nZHksIFAuPC9hdXRob3I+PGF1dGhvcj5TaGF3
LCBMLjwvYXV0aG9yPjxhdXRob3I+VGFydGFnbGlhLCBNLiBDLjwvYXV0aG9yPjxhdXRob3I+VGF0
dG9uLCBOLjwvYXV0aG9yPjxhdXRob3I+VGF5bG9yLCBKLjwvYXV0aG9yPjxhdXRob3I+VG9nYSwg
QS48L2F1dGhvcj48YXV0aG9yPlRyb2phbm93c2tpLCBKLiBRLjwvYXV0aG9yPjxhdXRob3I+V2Fu
ZywgUC48L2F1dGhvcj48YXV0aG9yPldlaW50cmF1YiwgUy48L2F1dGhvcj48YXV0aG9yPldvbmcs
IEIuPC9hdXRob3I+PGF1dGhvcj5Xc3pvbGVrLCBaLjwvYXV0aG9yPjwvYXV0aG9ycz48L2NvbnRy
aWJ1dG9ycz48YXV0aC1hZGRyZXNzPk1heW8gQ2xpbmljLCBSb2NoZXN0ZXIsIE1pbm5lc290YSwg
VVNBLiYjeEQ7VW5pdmVyc2l0eSBvZiBDYWxpZm9ybmlhIFNhbiBGcmFuY2lzY28sIFNhbiBGcmFu
Y2lzY28sIENhbGlmb3JuaWEsIFVTQS4mI3hEO0Nhc2UgV2VzdGVybiBSZXNlcnZlIFVuaXZlcnNp
dHksIENsZXZlbGFuZCwgT2hpbywgVVNBLiYjeEQ7VW5pdmVyc2l0eSBvZiBDYWxpZm9ybmlhIExv
cyBBbmdlbGVzLCBMb3MgQW5nZWxlcywgQ2FsaWZvcm5pYSwgVVNBLiYjeEQ7VW5pdmVyc2l0eSBv
ZiBQZW5uc3lsdmFuaWEsIFBoaWxhZGVscGhpYSwgUGVubnN5bHZhbmlhLCBVU0EuJiN4RDtUYXUg
Q29uc29ydGl1bSwgUmFpbndhdGVyIENoYXJpdGFibGUgRm91bmRhdGlvbiwgRm9ydCBXb3J0aCwg
VGV4YXMsIFVTQS4mI3hEO1VuaXZlcnNpdHkgb2YgV2FzaGluZ3RvbiwgU2VhdHRsZSwgV2FzaGlu
Z3RvbiwgVVNBLiYjeEQ7SGFydmFyZCBVbml2ZXJzaXR5L01hc3NhY2h1c2V0dHMgR2VuZXJhbCBI
b3NwaXRhbCwgQm9zdG9uLCBNYXNzYWNodXNldHRzLCBVU0EuJiN4RDtBc3NvY2lhdGlvbiBmb3Ig
RnJvbnRvdGVtcG9yYWwgRGVnZW5lcmF0aW9uLCBSYWRub3IsIFBlbm5zeWx2YW5pYSwgVVNBLiYj
eEQ7TmF0aW9uYWwgQ2VudHJhbGl6ZWQgUmVwb3NpdG9yeSBmb3IgQWx6aGVpbWVyJmFwb3M7cyBE
aXNlYXNlIGFuZCBSZWxhdGVkIERlbWVudGlhcyAoTkNSQUQpLCBJbmRpYW5hIFVuaXZlcnNpdHks
IEluZGlhbmFwb2xpcywgSW5kaWFuYSwgVVNBLiYjeEQ7VW5pdmVyc2l0eSBvZiBOb3J0aCBDYXJv
bGluYSwgQ2hhcGVsIEhpbGwsIE5vcnRoIENhcm9saW5hLCBVU0EuJiN4RDtKb2hucyBIb3BraW5z
IFVuaXZlcnNpdHksIEJhbHRpbW9yZSwgTWFyeWxhbmQsIFVTQS4mI3hEO1VuaXZlcnNpdHkgb2Yg
VG9yb250bywgVG9yb250bywgT250YXJpbywgQ2FuYWRhLiYjeEQ7V2FzaGluZ3RvbiBVbml2ZXJz
aXR5LCBTdC4gTG91aXMsIE1pc3NvdXJpLCBVU0EuJiN4RDtDb2x1bWJpYSBVbml2ZXJzaXR5LCBO
ZXcgWW9yaywgTmV3IFlvcmssIFVTQS4mI3hEO01heW8gQ2xpbmljLCBKYWNrc29udmlsbGUsIEZs
b3JpZGEsIFVTQS4mI3hEO05vcnRod2VzdGVybiBVbml2ZXJzaXR5LCBDaGljYWdvLCBJbGxpbm9p
cywgVVNBLiYjeEQ7VW5pdmVyc2l0eSBvZiBCcml0aXNoIENvbHVtYmlhLCBWYW5jb3V2ZXIsIEJy
aXRpc2ggQ29sdW1iaWEsIENhbmFkYS4mI3hEO1VuaXZlcnNpdHkgb2YgVGV4YXMgU291dGh3ZXN0
ZXJuLCBEYWxsYXMsIFRleGFzLCBVU0EuJiN4RDtOYXRpb25hbCBBbHpoZWltZXIgQ29vcmRpbmF0
aW5nIENlbnRlciAoTkFDQyksIFVuaXZlcnNpdHkgb2YgV2FzaGluZ3RvbiwgU2VhdHRsZSwgV2Fz
aGluZ3RvbiwgVVNBLiYjeEQ7VW5pdmVyc2l0eSBvZiBDYWxpZm9ybmlhIFNhbiBEaWVnbywgU2Fu
IERpZWdvLCBDYWxpZm9ybmlhLCBVU0EuJiN4RDtOYXRpb25hbCBJbnN0aXR1dGUgb2YgTmV1cm9s
b2dpY2FsIERpc29yZGVycyBhbmQgU3Ryb2tlIChOSU5EUyksIEJldGhlc2RhLCBNYXJ5bGFuZCwg
VVNBLiYjeEQ7VW5pdmVyc2l0eSBvZiBBbGFiYW1hLCBCaXJtaW5naGFtLCBBbGFiYW1hLCBVU0Eu
JiN4RDtCbHVlZmllbGQgUHJvamVjdCwgU2FuIEZyYW5jaXNjbywgQ2FsaWZvcm5pYSwgVVNBLiYj
eEQ7TGFib3JhdG9yeSBvZiBOZXVyb2ltYWdpbmcgKExPTkkpLCBVbml2ZXJzaXR5IG9mIFNvdXRo
ZXJuIENhbGlmb3JuaWEsIExvcyBBbmdlbGVzLCBDYWxpZm9ybmlhLCBVU0EuPC9hdXRoLWFkZHJl
c3M+PHRpdGxlcz48dGl0bGU+VXRpbGl0eSBvZiB0aGUgZ2xvYmFsIENEUigoUikpIHBsdXMgTkFD
QyBGVExEIHJhdGluZyBhbmQgZGV2ZWxvcG1lbnQgb2Ygc2NvcmluZyBydWxlczogRGF0YSBmcm9t
IHRoZSBBUlRGTC9MRUZGVERTIENvbnNvcnRpdW08L3RpdGxlPjxzZWNvbmRhcnktdGl0bGU+QWx6
aGVpbWVycyBEZW1lbnQ8L3NlY29uZGFyeS10aXRsZT48L3RpdGxlcz48cGVyaW9kaWNhbD48ZnVs
bC10aXRsZT5BbHpoZWltZXJzIERlbWVudDwvZnVsbC10aXRsZT48YWJici0xPkFsemhlaW1lciZh
cG9zO3MgJmFtcDsgZGVtZW50aWEgOiB0aGUgam91cm5hbCBvZiB0aGUgQWx6aGVpbWVyJmFwb3M7
cyBBc3NvY2lhdGlvbjwvYWJici0xPjwvcGVyaW9kaWNhbD48cGFnZXM+MTA2LTExNzwvcGFnZXM+
PHZvbHVtZT4xNjwvdm9sdW1lPjxudW1iZXI+MTwvbnVtYmVyPjxlZGl0aW9uPjIwMjAvMDEvMDk8
L2VkaXRpb24+PGtleXdvcmRzPjxrZXl3b3JkPipDRFIgcGx1cyBOQUNDIEZUTEQ8L2tleXdvcmQ+
PGtleXdvcmQ+KmNkcihyKTwva2V5d29yZD48a2V5d29yZD4qYmVoYXZpb3IsIGNvbXBvcnRtZW50
LCBhbmQgcGVyc29uYWxpdHk8L2tleXdvcmQ+PGtleXdvcmQ+KmZyb250b3RlbXBvcmFsIGxvYmFy
IGRlZ2VuZXJhdGlvbjwva2V5d29yZD48a2V5d29yZD4qZ2xvYmFsIHJhdGluZzwva2V5d29yZD48
a2V5d29yZD4qbGFuZ3VhZ2U8L2tleXdvcmQ+PC9rZXl3b3Jkcz48ZGF0ZXM+PHllYXI+MjAyMDwv
eWVhcj48cHViLWRhdGVzPjxkYXRlPkphbjwvZGF0ZT48L3B1Yi1kYXRlcz48L2RhdGVzPjxpc2Ju
PjE1NTItNTI3OSAoRWxlY3Ryb25pYykmI3hEOzE1NTItNTI2MCAoTGlua2luZyk8L2lzYm4+PGFj
Y2Vzc2lvbi1udW0+MzE5MTQyMTg8L2FjY2Vzc2lvbi1udW0+PHVybHM+PHJlbGF0ZWQtdXJscz48
dXJsPmh0dHBzOi8vd3d3Lm5jYmkubmxtLm5paC5nb3YvcHVibWVkLzMxOTE0MjE4PC91cmw+PC9y
ZWxhdGVkLXVybHM+PC91cmxzPjxjdXN0b20yPlBNQzcyMDIwNDU8L2N1c3RvbTI+PGVsZWN0cm9u
aWMtcmVzb3VyY2UtbnVtPjEwLjEwMDIvYWx6LjEyMDMzPC9lbGVjdHJvbmljLXJlc291cmNlLW51
bT48L3JlY29yZD48L0NpdGU+PC9FbmROb3RlPgB=
</w:fldData>
        </w:fldChar>
      </w:r>
      <w:r w:rsidR="00E96171">
        <w:rPr>
          <w:rFonts w:cs="Times New Roman"/>
        </w:rPr>
        <w:instrText xml:space="preserve"> ADDIN EN.CITE.DATA </w:instrText>
      </w:r>
      <w:r w:rsidR="00E96171">
        <w:rPr>
          <w:rFonts w:cs="Times New Roman"/>
        </w:rPr>
      </w:r>
      <w:r w:rsidR="00E96171">
        <w:rPr>
          <w:rFonts w:cs="Times New Roman"/>
        </w:rPr>
        <w:fldChar w:fldCharType="end"/>
      </w:r>
      <w:r w:rsidRPr="00984DD2">
        <w:rPr>
          <w:rFonts w:cs="Times New Roman"/>
        </w:rPr>
        <w:fldChar w:fldCharType="separate"/>
      </w:r>
      <w:r w:rsidR="00E96171" w:rsidRPr="00E96171">
        <w:rPr>
          <w:rFonts w:cs="Times New Roman"/>
          <w:noProof/>
          <w:vertAlign w:val="superscript"/>
        </w:rPr>
        <w:t>1,2</w:t>
      </w:r>
      <w:r w:rsidRPr="00984DD2">
        <w:rPr>
          <w:rFonts w:cs="Times New Roman"/>
        </w:rPr>
        <w:fldChar w:fldCharType="end"/>
      </w:r>
      <w:r w:rsidRPr="00984DD2">
        <w:rPr>
          <w:rFonts w:cs="Times New Roman"/>
        </w:rPr>
        <w:t xml:space="preserve">. This measure involves clinician ratings based on separate patient and informant interactions, which expands the classic five-domain CDR® to include two additional domains pertinent to FTLD. The CDR® domains include Memory, Orientation, Judgement and Problem Solving, Community Affairs, and Home and Hobbies, which are each rated on a 5-point scale ranging from 0 (normal), 0.5 (questionably or minimally impaired), 1 (mildly impaired), 2 (moderately impaired) to 3 (most severely impaired). A sixth domain, Personal Care, is rated on a 4-point scale from 0 to 3 without a rating of 0.5. The Behavior/Comportment/Personality and Language domains were added to the CDR to reflect the two primary domains pertinent to FTLD; these domains are also scored on the 5-point scale ranging from 0 to 3 </w:t>
      </w:r>
      <w:r w:rsidRPr="00984DD2">
        <w:rPr>
          <w:rFonts w:cs="Times New Roman"/>
        </w:rPr>
        <w:fldChar w:fldCharType="begin">
          <w:fldData xml:space="preserve">PEVuZE5vdGU+PENpdGU+PEF1dGhvcj5NaXlhZ2F3YTwvQXV0aG9yPjxZZWFyPjIwMjA8L1llYXI+
PFJlY051bT45OTg0PC9SZWNOdW0+PERpc3BsYXlUZXh0PjxzdHlsZSBmYWNlPSJzdXBlcnNjcmlw
dCI+MSwyPC9zdHlsZT48L0Rpc3BsYXlUZXh0PjxyZWNvcmQ+PHJlYy1udW1iZXI+OTk4NDwvcmVj
LW51bWJlcj48Zm9yZWlnbi1rZXlzPjxrZXkgYXBwPSJFTiIgZGItaWQ9IjB2YXo5ZXB0YTV6eHo1
ZXR3MDd2djlzMWU5ZjJkcnN6eHYyciIgdGltZXN0YW1wPSIxNTkzNzk5MzAxIj45OTg0PC9rZXk+
PC9mb3JlaWduLWtleXM+PHJlZi10eXBlIG5hbWU9IkpvdXJuYWwgQXJ0aWNsZSI+MTc8L3JlZi10
eXBlPjxjb250cmlidXRvcnM+PGF1dGhvcnM+PGF1dGhvcj5NaXlhZ2F3YSwgVC48L2F1dGhvcj48
YXV0aG9yPkJydXNoYWJlciwgRC48L2F1dGhvcj48YXV0aG9yPlN5cmphbmVuLCBKLjwvYXV0aG9y
PjxhdXRob3I+S3JlbWVycywgVy48L2F1dGhvcj48YXV0aG9yPkZpZWxkcywgSi48L2F1dGhvcj48
YXV0aG9yPkZvcnNiZXJnLCBMLiBLLjwvYXV0aG9yPjxhdXRob3I+SGV1ZXIsIEguIFcuPC9hdXRo
b3I+PGF1dGhvcj5Lbm9wbWFuLCBELjwvYXV0aG9yPjxhdXRob3I+S29ybmFrLCBKLjwvYXV0aG9y
PjxhdXRob3I+Qm94ZXIsIEEuPC9hdXRob3I+PGF1dGhvcj5Sb3NlbiwgSC48L2F1dGhvcj48YXV0
aG9yPkJvZXZlLCBCLjwvYXV0aG9yPjxhdXRob3I+QXJ0ZmwgTGVmZnRkcyBDb25zb3J0aXVtPC9h
dXRob3I+PC9hdXRob3JzPjwvY29udHJpYnV0b3JzPjxhdXRoLWFkZHJlc3M+TWF5byBDbGluaWMs
IFJvY2hlc3RlciwgTU4sIFVTQS4mI3hEO1VDU0YsIFNhbiBGcmFuY2lzY28sIENBLCBVU0EuPC9h
dXRoLWFkZHJlc3M+PHRpdGxlcz48dGl0bGU+VXNlIG9mIHRoZSBDRFIoUikgcGx1cyBOQUNDIEZU
TEQgaW4gbWlsZCBGVExEOiBEYXRhIGZyb20gdGhlIEFSVEZML0xFRkZURFMgY29uc29ydGl1bTwv
dGl0bGU+PHNlY29uZGFyeS10aXRsZT5BbHpoZWltZXJzIERlbWVudDwvc2Vjb25kYXJ5LXRpdGxl
PjwvdGl0bGVzPjxwZXJpb2RpY2FsPjxmdWxsLXRpdGxlPkFsemhlaW1lcnMgRGVtZW50PC9mdWxs
LXRpdGxlPjxhYmJyLTE+QWx6aGVpbWVyJmFwb3M7cyAmYW1wOyBkZW1lbnRpYSA6IHRoZSBqb3Vy
bmFsIG9mIHRoZSBBbHpoZWltZXImYXBvcztzIEFzc29jaWF0aW9uPC9hYmJyLTE+PC9wZXJpb2Rp
Y2FsPjxwYWdlcz43OS05MDwvcGFnZXM+PHZvbHVtZT4xNjwvdm9sdW1lPjxudW1iZXI+MTwvbnVt
YmVyPjxlZGl0aW9uPjIwMTkvMDkvMDQ8L2VkaXRpb24+PGtleXdvcmRzPjxrZXl3b3JkPipCZWhh
dmlvcjwva2V5d29yZD48a2V5d29yZD4qY2RyKHIpPC9rZXl3b3JkPjxrZXl3b3JkPipDb21wb3J0
bWVudCBhbmQgcGVyc29uYWxpdHk8L2tleXdvcmQ+PGtleXdvcmQ+KkZyb250b3RlbXBvcmFsIGRl
bWVudGlhPC9rZXl3b3JkPjxrZXl3b3JkPipGcm9udG90ZW1wb3JhbCBsb2JhciBkZWdlbmVyYXRp
b248L2tleXdvcmQ+PGtleXdvcmQ+Kkxhbmd1YWdlPC9rZXl3b3JkPjxrZXl3b3JkPipOQUNDIEZU
TEQgTW9kdWxlPC9rZXl3b3JkPjxrZXl3b3JkPipQcmltYXJ5IHByb2dyZXNzaXZlIGFwaGFzaWE8
L2tleXdvcmQ+PC9rZXl3b3Jkcz48ZGF0ZXM+PHllYXI+MjAyMDwveWVhcj48cHViLWRhdGVzPjxk
YXRlPkphbjwvZGF0ZT48L3B1Yi1kYXRlcz48L2RhdGVzPjxpc2JuPjE1NTItNTI3OSAoRWxlY3Ry
b25pYykmI3hEOzE1NTItNTI2MCAoTGlua2luZyk8L2lzYm4+PGFjY2Vzc2lvbi1udW0+MzE0Nzc1
MTc8L2FjY2Vzc2lvbi1udW0+PHVybHM+PHJlbGF0ZWQtdXJscz48dXJsPmh0dHBzOi8vd3d3Lm5j
YmkubmxtLm5paC5nb3YvcHVibWVkLzMxNDc3NTE3PC91cmw+PC9yZWxhdGVkLXVybHM+PC91cmxz
PjxjdXN0b20yPlBNQzY5NDkzNzM8L2N1c3RvbTI+PGVsZWN0cm9uaWMtcmVzb3VyY2UtbnVtPjEw
LjEwMTYvai5qYWx6LjIwMTkuMDUuMDEzPC9lbGVjdHJvbmljLXJlc291cmNlLW51bT48L3JlY29y
ZD48L0NpdGU+PENpdGU+PEF1dGhvcj5NaXlhZ2F3YTwvQXV0aG9yPjxZZWFyPjIwMjA8L1llYXI+
PFJlY051bT45OTgzPC9SZWNOdW0+PHJlY29yZD48cmVjLW51bWJlcj45OTgzPC9yZWMtbnVtYmVy
Pjxmb3JlaWduLWtleXM+PGtleSBhcHA9IkVOIiBkYi1pZD0iMHZhejllcHRhNXp4ejVldHcwN3Z2
OXMxZTlmMmRyc3p4djJyIiB0aW1lc3RhbXA9IjE1OTM3OTkzMDEiPjk5ODM8L2tleT48L2ZvcmVp
Z24ta2V5cz48cmVmLXR5cGUgbmFtZT0iSm91cm5hbCBBcnRpY2xlIj4xNzwvcmVmLXR5cGU+PGNv
bnRyaWJ1dG9ycz48YXV0aG9ycz48YXV0aG9yPk1peWFnYXdhLCBULjwvYXV0aG9yPjxhdXRob3I+
QnJ1c2hhYmVyLCBELjwvYXV0aG9yPjxhdXRob3I+U3lyamFuZW4sIEouPC9hdXRob3I+PGF1dGhv
cj5LcmVtZXJzLCBXLjwvYXV0aG9yPjxhdXRob3I+RmllbGRzLCBKLjwvYXV0aG9yPjxhdXRob3I+
Rm9yc2JlcmcsIEwuIEsuPC9hdXRob3I+PGF1dGhvcj5IZXVlciwgSC4gVy48L2F1dGhvcj48YXV0
aG9yPktub3BtYW4sIEQuPC9hdXRob3I+PGF1dGhvcj5Lb3JuYWssIEouPC9hdXRob3I+PGF1dGhv
cj5Cb3hlciwgQS48L2F1dGhvcj48YXV0aG9yPlJvc2VuLCBILiBKLjwvYXV0aG9yPjxhdXRob3I+
Qm9ldmUsIEIuIEYuPC9hdXRob3I+PGF1dGhvcj5BcHBsZWJ5LCBCLjwvYXV0aG9yPjxhdXRob3I+
Qm9yZGVsb24sIFkuPC9hdXRob3I+PGF1dGhvcj5Cb3ZlLCBKLjwvYXV0aG9yPjxhdXRob3I+QnJh
bm5lbGx5LCBQLjwvYXV0aG9yPjxhdXRob3I+Q2FzbywgQy48L2F1dGhvcj48YXV0aG9yPkNvcHBv
bGEsIEcuPC9hdXRob3I+PGF1dGhvcj5EZXZlciwgUi48L2F1dGhvcj48YXV0aG9yPkRoZWVsLCBD
LjwvYXV0aG9yPjxhdXRob3I+RGlja2Vyc29uLCBCLjwvYXV0aG9yPjxhdXRob3I+RGlja2luc29u
LCBTLjwvYXV0aG9yPjxhdXRob3I+RG9taW5ndWV6LCBTLjwvYXV0aG9yPjxhdXRob3I+RG9tb3Rv
LVJlaWxseSwgSy48L2F1dGhvcj48YXV0aG9yPkZhYmVyLCBLLjwvYXV0aG9yPjxhdXRob3I+RmVy
cmVsbCwgSi48L2F1dGhvcj48YXV0aG9yPkZpc2htYW4sIEEuPC9hdXRob3I+PGF1dGhvcj5Gb25n
LCBKLjwvYXV0aG9yPjxhdXRob3I+Rm9yb3VkLCBULjwvYXV0aG9yPjxhdXRob3I+R2F2cmlsb3Zh
LCBSLjwvYXV0aG9yPjxhdXRob3I+R2VhcmhhcnQsIEQuPC9hdXRob3I+PGF1dGhvcj5HaGF6YW5m
YXJpLCBCLjwvYXV0aG9yPjxhdXRob3I+R2hvc2hhbCwgTi48L2F1dGhvcj48YXV0aG9yPkdvbGRt
YW4sIEouIFMuPC9hdXRob3I+PGF1dGhvcj5HcmFmZi1SYWRmb3JkLCBKLjwvYXV0aG9yPjxhdXRo
b3I+R3JhZmYtUmFkZm9yZCwgTi48L2F1dGhvcj48YXV0aG9yPkdyYW50LCBJLjwvYXV0aG9yPjxh
dXRob3I+R3Jvc3NtYW4sIE0uPC9hdXRob3I+PGF1dGhvcj5IYWxleSwgRC48L2F1dGhvcj48YXV0
aG9yPkhzaXVuZywgUi48L2F1dGhvcj48YXV0aG9yPkh1ZXksIEUuPC9hdXRob3I+PGF1dGhvcj5J
cndpbiwgRC48L2F1dGhvcj48YXV0aG9yPkpvbmVzLCBELjwvYXV0aG9yPjxhdXRob3I+Sm9uZXMs
IEwuPC9hdXRob3I+PGF1dGhvcj5LYW50YXJjaSwgSy48L2F1dGhvcj48YXV0aG9yPkthcnlkYXMs
IEEuPC9hdXRob3I+PGF1dGhvcj5LYXVmZXIsIEQuPC9hdXRob3I+PGF1dGhvcj5LZXJ3aW4sIEQu
PC9hdXRob3I+PGF1dGhvcj5LcmFmdCwgUi48L2F1dGhvcj48YXV0aG9yPktyYW1lciwgSi48L2F1
dGhvcj48YXV0aG9yPkt1a3VsbCwgVy48L2F1dGhvcj48YXV0aG9yPkxpdHZhbiwgSS48L2F1dGhv
cj48YXV0aG9yPkx1Y2VudGUsIEQuPC9hdXRob3I+PGF1dGhvcj5MdW5ndSwgQy48L2F1dGhvcj48
YXV0aG9yPk1hY2tlbnppZSwgSS48L2F1dGhvcj48YXV0aG9yPk1hbGRvbmFkbywgTS48L2F1dGhv
cj48YXV0aG9yPk1hbm9vY2hlaHJpLCBNLjwvYXV0aG9yPjxhdXRob3I+TWNHaW5uaXMsIFMuPC9h
dXRob3I+PGF1dGhvcj5NY0tpbmxleSwgRS48L2F1dGhvcj48YXV0aG9yPk1lbmRleiwgTS4gRi48
L2F1dGhvcj48YXV0aG9yPk1pbGxlciwgQi48L2F1dGhvcj48YXV0aG9yPk11bHRhbmksIE4uPC9h
dXRob3I+PGF1dGhvcj5Pbnlpa2UsIEMuPC9hdXRob3I+PGF1dGhvcj5QYWRtYW5hYmhhbiwgSi48
L2F1dGhvcj48YXV0aG9yPlBhbnRlbHlhdCwgQS48L2F1dGhvcj48YXV0aG9yPlBlYXJsbWFuLCBS
LjwvYXV0aG9yPjxhdXRob3I+UGV0cnVjZWxsaSwgTC48L2F1dGhvcj48YXV0aG9yPlBvdHRlciwg
TS48L2F1dGhvcj48YXV0aG9yPlJhZGVtYWtlcnMsIFIuPC9hdXRob3I+PGF1dGhvcj5SYW1vcywg
RS4gTS48L2F1dGhvcj48YXV0aG9yPlJhbmtpbiwgSy48L2F1dGhvcj48YXV0aG9yPlJhc2NvdnNr
eSwgSy48L2F1dGhvcj48YXV0aG9yPlJvYmVyc29uLCBFLiBELjwvYXV0aG9yPjxhdXRob3I+Um9n
YWxza2ksIEUuPC9hdXRob3I+PGF1dGhvcj5TZW5nZHksIFAuPC9hdXRob3I+PGF1dGhvcj5TaGF3
LCBMLjwvYXV0aG9yPjxhdXRob3I+VGFydGFnbGlhLCBNLiBDLjwvYXV0aG9yPjxhdXRob3I+VGF0
dG9uLCBOLjwvYXV0aG9yPjxhdXRob3I+VGF5bG9yLCBKLjwvYXV0aG9yPjxhdXRob3I+VG9nYSwg
QS48L2F1dGhvcj48YXV0aG9yPlRyb2phbm93c2tpLCBKLiBRLjwvYXV0aG9yPjxhdXRob3I+V2Fu
ZywgUC48L2F1dGhvcj48YXV0aG9yPldlaW50cmF1YiwgUy48L2F1dGhvcj48YXV0aG9yPldvbmcs
IEIuPC9hdXRob3I+PGF1dGhvcj5Xc3pvbGVrLCBaLjwvYXV0aG9yPjwvYXV0aG9ycz48L2NvbnRy
aWJ1dG9ycz48YXV0aC1hZGRyZXNzPk1heW8gQ2xpbmljLCBSb2NoZXN0ZXIsIE1pbm5lc290YSwg
VVNBLiYjeEQ7VW5pdmVyc2l0eSBvZiBDYWxpZm9ybmlhIFNhbiBGcmFuY2lzY28sIFNhbiBGcmFu
Y2lzY28sIENhbGlmb3JuaWEsIFVTQS4mI3hEO0Nhc2UgV2VzdGVybiBSZXNlcnZlIFVuaXZlcnNp
dHksIENsZXZlbGFuZCwgT2hpbywgVVNBLiYjeEQ7VW5pdmVyc2l0eSBvZiBDYWxpZm9ybmlhIExv
cyBBbmdlbGVzLCBMb3MgQW5nZWxlcywgQ2FsaWZvcm5pYSwgVVNBLiYjeEQ7VW5pdmVyc2l0eSBv
ZiBQZW5uc3lsdmFuaWEsIFBoaWxhZGVscGhpYSwgUGVubnN5bHZhbmlhLCBVU0EuJiN4RDtUYXUg
Q29uc29ydGl1bSwgUmFpbndhdGVyIENoYXJpdGFibGUgRm91bmRhdGlvbiwgRm9ydCBXb3J0aCwg
VGV4YXMsIFVTQS4mI3hEO1VuaXZlcnNpdHkgb2YgV2FzaGluZ3RvbiwgU2VhdHRsZSwgV2FzaGlu
Z3RvbiwgVVNBLiYjeEQ7SGFydmFyZCBVbml2ZXJzaXR5L01hc3NhY2h1c2V0dHMgR2VuZXJhbCBI
b3NwaXRhbCwgQm9zdG9uLCBNYXNzYWNodXNldHRzLCBVU0EuJiN4RDtBc3NvY2lhdGlvbiBmb3Ig
RnJvbnRvdGVtcG9yYWwgRGVnZW5lcmF0aW9uLCBSYWRub3IsIFBlbm5zeWx2YW5pYSwgVVNBLiYj
eEQ7TmF0aW9uYWwgQ2VudHJhbGl6ZWQgUmVwb3NpdG9yeSBmb3IgQWx6aGVpbWVyJmFwb3M7cyBE
aXNlYXNlIGFuZCBSZWxhdGVkIERlbWVudGlhcyAoTkNSQUQpLCBJbmRpYW5hIFVuaXZlcnNpdHks
IEluZGlhbmFwb2xpcywgSW5kaWFuYSwgVVNBLiYjeEQ7VW5pdmVyc2l0eSBvZiBOb3J0aCBDYXJv
bGluYSwgQ2hhcGVsIEhpbGwsIE5vcnRoIENhcm9saW5hLCBVU0EuJiN4RDtKb2hucyBIb3BraW5z
IFVuaXZlcnNpdHksIEJhbHRpbW9yZSwgTWFyeWxhbmQsIFVTQS4mI3hEO1VuaXZlcnNpdHkgb2Yg
VG9yb250bywgVG9yb250bywgT250YXJpbywgQ2FuYWRhLiYjeEQ7V2FzaGluZ3RvbiBVbml2ZXJz
aXR5LCBTdC4gTG91aXMsIE1pc3NvdXJpLCBVU0EuJiN4RDtDb2x1bWJpYSBVbml2ZXJzaXR5LCBO
ZXcgWW9yaywgTmV3IFlvcmssIFVTQS4mI3hEO01heW8gQ2xpbmljLCBKYWNrc29udmlsbGUsIEZs
b3JpZGEsIFVTQS4mI3hEO05vcnRod2VzdGVybiBVbml2ZXJzaXR5LCBDaGljYWdvLCBJbGxpbm9p
cywgVVNBLiYjeEQ7VW5pdmVyc2l0eSBvZiBCcml0aXNoIENvbHVtYmlhLCBWYW5jb3V2ZXIsIEJy
aXRpc2ggQ29sdW1iaWEsIENhbmFkYS4mI3hEO1VuaXZlcnNpdHkgb2YgVGV4YXMgU291dGh3ZXN0
ZXJuLCBEYWxsYXMsIFRleGFzLCBVU0EuJiN4RDtOYXRpb25hbCBBbHpoZWltZXIgQ29vcmRpbmF0
aW5nIENlbnRlciAoTkFDQyksIFVuaXZlcnNpdHkgb2YgV2FzaGluZ3RvbiwgU2VhdHRsZSwgV2Fz
aGluZ3RvbiwgVVNBLiYjeEQ7VW5pdmVyc2l0eSBvZiBDYWxpZm9ybmlhIFNhbiBEaWVnbywgU2Fu
IERpZWdvLCBDYWxpZm9ybmlhLCBVU0EuJiN4RDtOYXRpb25hbCBJbnN0aXR1dGUgb2YgTmV1cm9s
b2dpY2FsIERpc29yZGVycyBhbmQgU3Ryb2tlIChOSU5EUyksIEJldGhlc2RhLCBNYXJ5bGFuZCwg
VVNBLiYjeEQ7VW5pdmVyc2l0eSBvZiBBbGFiYW1hLCBCaXJtaW5naGFtLCBBbGFiYW1hLCBVU0Eu
JiN4RDtCbHVlZmllbGQgUHJvamVjdCwgU2FuIEZyYW5jaXNjbywgQ2FsaWZvcm5pYSwgVVNBLiYj
eEQ7TGFib3JhdG9yeSBvZiBOZXVyb2ltYWdpbmcgKExPTkkpLCBVbml2ZXJzaXR5IG9mIFNvdXRo
ZXJuIENhbGlmb3JuaWEsIExvcyBBbmdlbGVzLCBDYWxpZm9ybmlhLCBVU0EuPC9hdXRoLWFkZHJl
c3M+PHRpdGxlcz48dGl0bGU+VXRpbGl0eSBvZiB0aGUgZ2xvYmFsIENEUigoUikpIHBsdXMgTkFD
QyBGVExEIHJhdGluZyBhbmQgZGV2ZWxvcG1lbnQgb2Ygc2NvcmluZyBydWxlczogRGF0YSBmcm9t
IHRoZSBBUlRGTC9MRUZGVERTIENvbnNvcnRpdW08L3RpdGxlPjxzZWNvbmRhcnktdGl0bGU+QWx6
aGVpbWVycyBEZW1lbnQ8L3NlY29uZGFyeS10aXRsZT48L3RpdGxlcz48cGVyaW9kaWNhbD48ZnVs
bC10aXRsZT5BbHpoZWltZXJzIERlbWVudDwvZnVsbC10aXRsZT48YWJici0xPkFsemhlaW1lciZh
cG9zO3MgJmFtcDsgZGVtZW50aWEgOiB0aGUgam91cm5hbCBvZiB0aGUgQWx6aGVpbWVyJmFwb3M7
cyBBc3NvY2lhdGlvbjwvYWJici0xPjwvcGVyaW9kaWNhbD48cGFnZXM+MTA2LTExNzwvcGFnZXM+
PHZvbHVtZT4xNjwvdm9sdW1lPjxudW1iZXI+MTwvbnVtYmVyPjxlZGl0aW9uPjIwMjAvMDEvMDk8
L2VkaXRpb24+PGtleXdvcmRzPjxrZXl3b3JkPipDRFIgcGx1cyBOQUNDIEZUTEQ8L2tleXdvcmQ+
PGtleXdvcmQ+KmNkcihyKTwva2V5d29yZD48a2V5d29yZD4qYmVoYXZpb3IsIGNvbXBvcnRtZW50
LCBhbmQgcGVyc29uYWxpdHk8L2tleXdvcmQ+PGtleXdvcmQ+KmZyb250b3RlbXBvcmFsIGxvYmFy
IGRlZ2VuZXJhdGlvbjwva2V5d29yZD48a2V5d29yZD4qZ2xvYmFsIHJhdGluZzwva2V5d29yZD48
a2V5d29yZD4qbGFuZ3VhZ2U8L2tleXdvcmQ+PC9rZXl3b3Jkcz48ZGF0ZXM+PHllYXI+MjAyMDwv
eWVhcj48cHViLWRhdGVzPjxkYXRlPkphbjwvZGF0ZT48L3B1Yi1kYXRlcz48L2RhdGVzPjxpc2Ju
PjE1NTItNTI3OSAoRWxlY3Ryb25pYykmI3hEOzE1NTItNTI2MCAoTGlua2luZyk8L2lzYm4+PGFj
Y2Vzc2lvbi1udW0+MzE5MTQyMTg8L2FjY2Vzc2lvbi1udW0+PHVybHM+PHJlbGF0ZWQtdXJscz48
dXJsPmh0dHBzOi8vd3d3Lm5jYmkubmxtLm5paC5nb3YvcHVibWVkLzMxOTE0MjE4PC91cmw+PC9y
ZWxhdGVkLXVybHM+PC91cmxzPjxjdXN0b20yPlBNQzcyMDIwNDU8L2N1c3RvbTI+PGVsZWN0cm9u
aWMtcmVzb3VyY2UtbnVtPjEwLjEwMDIvYWx6LjEyMDMzPC9lbGVjdHJvbmljLXJlc291cmNlLW51
bT48L3JlY29yZD48L0NpdGU+PC9FbmROb3RlPgB=
</w:fldData>
        </w:fldChar>
      </w:r>
      <w:r w:rsidR="00E96171">
        <w:rPr>
          <w:rFonts w:cs="Times New Roman"/>
        </w:rPr>
        <w:instrText xml:space="preserve"> ADDIN EN.CITE </w:instrText>
      </w:r>
      <w:r w:rsidR="00E96171">
        <w:rPr>
          <w:rFonts w:cs="Times New Roman"/>
        </w:rPr>
        <w:fldChar w:fldCharType="begin">
          <w:fldData xml:space="preserve">PEVuZE5vdGU+PENpdGU+PEF1dGhvcj5NaXlhZ2F3YTwvQXV0aG9yPjxZZWFyPjIwMjA8L1llYXI+
PFJlY051bT45OTg0PC9SZWNOdW0+PERpc3BsYXlUZXh0PjxzdHlsZSBmYWNlPSJzdXBlcnNjcmlw
dCI+MSwyPC9zdHlsZT48L0Rpc3BsYXlUZXh0PjxyZWNvcmQ+PHJlYy1udW1iZXI+OTk4NDwvcmVj
LW51bWJlcj48Zm9yZWlnbi1rZXlzPjxrZXkgYXBwPSJFTiIgZGItaWQ9IjB2YXo5ZXB0YTV6eHo1
ZXR3MDd2djlzMWU5ZjJkcnN6eHYyciIgdGltZXN0YW1wPSIxNTkzNzk5MzAxIj45OTg0PC9rZXk+
PC9mb3JlaWduLWtleXM+PHJlZi10eXBlIG5hbWU9IkpvdXJuYWwgQXJ0aWNsZSI+MTc8L3JlZi10
eXBlPjxjb250cmlidXRvcnM+PGF1dGhvcnM+PGF1dGhvcj5NaXlhZ2F3YSwgVC48L2F1dGhvcj48
YXV0aG9yPkJydXNoYWJlciwgRC48L2F1dGhvcj48YXV0aG9yPlN5cmphbmVuLCBKLjwvYXV0aG9y
PjxhdXRob3I+S3JlbWVycywgVy48L2F1dGhvcj48YXV0aG9yPkZpZWxkcywgSi48L2F1dGhvcj48
YXV0aG9yPkZvcnNiZXJnLCBMLiBLLjwvYXV0aG9yPjxhdXRob3I+SGV1ZXIsIEguIFcuPC9hdXRo
b3I+PGF1dGhvcj5Lbm9wbWFuLCBELjwvYXV0aG9yPjxhdXRob3I+S29ybmFrLCBKLjwvYXV0aG9y
PjxhdXRob3I+Qm94ZXIsIEEuPC9hdXRob3I+PGF1dGhvcj5Sb3NlbiwgSC48L2F1dGhvcj48YXV0
aG9yPkJvZXZlLCBCLjwvYXV0aG9yPjxhdXRob3I+QXJ0ZmwgTGVmZnRkcyBDb25zb3J0aXVtPC9h
dXRob3I+PC9hdXRob3JzPjwvY29udHJpYnV0b3JzPjxhdXRoLWFkZHJlc3M+TWF5byBDbGluaWMs
IFJvY2hlc3RlciwgTU4sIFVTQS4mI3hEO1VDU0YsIFNhbiBGcmFuY2lzY28sIENBLCBVU0EuPC9h
dXRoLWFkZHJlc3M+PHRpdGxlcz48dGl0bGU+VXNlIG9mIHRoZSBDRFIoUikgcGx1cyBOQUNDIEZU
TEQgaW4gbWlsZCBGVExEOiBEYXRhIGZyb20gdGhlIEFSVEZML0xFRkZURFMgY29uc29ydGl1bTwv
dGl0bGU+PHNlY29uZGFyeS10aXRsZT5BbHpoZWltZXJzIERlbWVudDwvc2Vjb25kYXJ5LXRpdGxl
PjwvdGl0bGVzPjxwZXJpb2RpY2FsPjxmdWxsLXRpdGxlPkFsemhlaW1lcnMgRGVtZW50PC9mdWxs
LXRpdGxlPjxhYmJyLTE+QWx6aGVpbWVyJmFwb3M7cyAmYW1wOyBkZW1lbnRpYSA6IHRoZSBqb3Vy
bmFsIG9mIHRoZSBBbHpoZWltZXImYXBvcztzIEFzc29jaWF0aW9uPC9hYmJyLTE+PC9wZXJpb2Rp
Y2FsPjxwYWdlcz43OS05MDwvcGFnZXM+PHZvbHVtZT4xNjwvdm9sdW1lPjxudW1iZXI+MTwvbnVt
YmVyPjxlZGl0aW9uPjIwMTkvMDkvMDQ8L2VkaXRpb24+PGtleXdvcmRzPjxrZXl3b3JkPipCZWhh
dmlvcjwva2V5d29yZD48a2V5d29yZD4qY2RyKHIpPC9rZXl3b3JkPjxrZXl3b3JkPipDb21wb3J0
bWVudCBhbmQgcGVyc29uYWxpdHk8L2tleXdvcmQ+PGtleXdvcmQ+KkZyb250b3RlbXBvcmFsIGRl
bWVudGlhPC9rZXl3b3JkPjxrZXl3b3JkPipGcm9udG90ZW1wb3JhbCBsb2JhciBkZWdlbmVyYXRp
b248L2tleXdvcmQ+PGtleXdvcmQ+Kkxhbmd1YWdlPC9rZXl3b3JkPjxrZXl3b3JkPipOQUNDIEZU
TEQgTW9kdWxlPC9rZXl3b3JkPjxrZXl3b3JkPipQcmltYXJ5IHByb2dyZXNzaXZlIGFwaGFzaWE8
L2tleXdvcmQ+PC9rZXl3b3Jkcz48ZGF0ZXM+PHllYXI+MjAyMDwveWVhcj48cHViLWRhdGVzPjxk
YXRlPkphbjwvZGF0ZT48L3B1Yi1kYXRlcz48L2RhdGVzPjxpc2JuPjE1NTItNTI3OSAoRWxlY3Ry
b25pYykmI3hEOzE1NTItNTI2MCAoTGlua2luZyk8L2lzYm4+PGFjY2Vzc2lvbi1udW0+MzE0Nzc1
MTc8L2FjY2Vzc2lvbi1udW0+PHVybHM+PHJlbGF0ZWQtdXJscz48dXJsPmh0dHBzOi8vd3d3Lm5j
YmkubmxtLm5paC5nb3YvcHVibWVkLzMxNDc3NTE3PC91cmw+PC9yZWxhdGVkLXVybHM+PC91cmxz
PjxjdXN0b20yPlBNQzY5NDkzNzM8L2N1c3RvbTI+PGVsZWN0cm9uaWMtcmVzb3VyY2UtbnVtPjEw
LjEwMTYvai5qYWx6LjIwMTkuMDUuMDEzPC9lbGVjdHJvbmljLXJlc291cmNlLW51bT48L3JlY29y
ZD48L0NpdGU+PENpdGU+PEF1dGhvcj5NaXlhZ2F3YTwvQXV0aG9yPjxZZWFyPjIwMjA8L1llYXI+
PFJlY051bT45OTgzPC9SZWNOdW0+PHJlY29yZD48cmVjLW51bWJlcj45OTgzPC9yZWMtbnVtYmVy
Pjxmb3JlaWduLWtleXM+PGtleSBhcHA9IkVOIiBkYi1pZD0iMHZhejllcHRhNXp4ejVldHcwN3Z2
OXMxZTlmMmRyc3p4djJyIiB0aW1lc3RhbXA9IjE1OTM3OTkzMDEiPjk5ODM8L2tleT48L2ZvcmVp
Z24ta2V5cz48cmVmLXR5cGUgbmFtZT0iSm91cm5hbCBBcnRpY2xlIj4xNzwvcmVmLXR5cGU+PGNv
bnRyaWJ1dG9ycz48YXV0aG9ycz48YXV0aG9yPk1peWFnYXdhLCBULjwvYXV0aG9yPjxhdXRob3I+
QnJ1c2hhYmVyLCBELjwvYXV0aG9yPjxhdXRob3I+U3lyamFuZW4sIEouPC9hdXRob3I+PGF1dGhv
cj5LcmVtZXJzLCBXLjwvYXV0aG9yPjxhdXRob3I+RmllbGRzLCBKLjwvYXV0aG9yPjxhdXRob3I+
Rm9yc2JlcmcsIEwuIEsuPC9hdXRob3I+PGF1dGhvcj5IZXVlciwgSC4gVy48L2F1dGhvcj48YXV0
aG9yPktub3BtYW4sIEQuPC9hdXRob3I+PGF1dGhvcj5Lb3JuYWssIEouPC9hdXRob3I+PGF1dGhv
cj5Cb3hlciwgQS48L2F1dGhvcj48YXV0aG9yPlJvc2VuLCBILiBKLjwvYXV0aG9yPjxhdXRob3I+
Qm9ldmUsIEIuIEYuPC9hdXRob3I+PGF1dGhvcj5BcHBsZWJ5LCBCLjwvYXV0aG9yPjxhdXRob3I+
Qm9yZGVsb24sIFkuPC9hdXRob3I+PGF1dGhvcj5Cb3ZlLCBKLjwvYXV0aG9yPjxhdXRob3I+QnJh
bm5lbGx5LCBQLjwvYXV0aG9yPjxhdXRob3I+Q2FzbywgQy48L2F1dGhvcj48YXV0aG9yPkNvcHBv
bGEsIEcuPC9hdXRob3I+PGF1dGhvcj5EZXZlciwgUi48L2F1dGhvcj48YXV0aG9yPkRoZWVsLCBD
LjwvYXV0aG9yPjxhdXRob3I+RGlja2Vyc29uLCBCLjwvYXV0aG9yPjxhdXRob3I+RGlja2luc29u
LCBTLjwvYXV0aG9yPjxhdXRob3I+RG9taW5ndWV6LCBTLjwvYXV0aG9yPjxhdXRob3I+RG9tb3Rv
LVJlaWxseSwgSy48L2F1dGhvcj48YXV0aG9yPkZhYmVyLCBLLjwvYXV0aG9yPjxhdXRob3I+RmVy
cmVsbCwgSi48L2F1dGhvcj48YXV0aG9yPkZpc2htYW4sIEEuPC9hdXRob3I+PGF1dGhvcj5Gb25n
LCBKLjwvYXV0aG9yPjxhdXRob3I+Rm9yb3VkLCBULjwvYXV0aG9yPjxhdXRob3I+R2F2cmlsb3Zh
LCBSLjwvYXV0aG9yPjxhdXRob3I+R2VhcmhhcnQsIEQuPC9hdXRob3I+PGF1dGhvcj5HaGF6YW5m
YXJpLCBCLjwvYXV0aG9yPjxhdXRob3I+R2hvc2hhbCwgTi48L2F1dGhvcj48YXV0aG9yPkdvbGRt
YW4sIEouIFMuPC9hdXRob3I+PGF1dGhvcj5HcmFmZi1SYWRmb3JkLCBKLjwvYXV0aG9yPjxhdXRo
b3I+R3JhZmYtUmFkZm9yZCwgTi48L2F1dGhvcj48YXV0aG9yPkdyYW50LCBJLjwvYXV0aG9yPjxh
dXRob3I+R3Jvc3NtYW4sIE0uPC9hdXRob3I+PGF1dGhvcj5IYWxleSwgRC48L2F1dGhvcj48YXV0
aG9yPkhzaXVuZywgUi48L2F1dGhvcj48YXV0aG9yPkh1ZXksIEUuPC9hdXRob3I+PGF1dGhvcj5J
cndpbiwgRC48L2F1dGhvcj48YXV0aG9yPkpvbmVzLCBELjwvYXV0aG9yPjxhdXRob3I+Sm9uZXMs
IEwuPC9hdXRob3I+PGF1dGhvcj5LYW50YXJjaSwgSy48L2F1dGhvcj48YXV0aG9yPkthcnlkYXMs
IEEuPC9hdXRob3I+PGF1dGhvcj5LYXVmZXIsIEQuPC9hdXRob3I+PGF1dGhvcj5LZXJ3aW4sIEQu
PC9hdXRob3I+PGF1dGhvcj5LcmFmdCwgUi48L2F1dGhvcj48YXV0aG9yPktyYW1lciwgSi48L2F1
dGhvcj48YXV0aG9yPkt1a3VsbCwgVy48L2F1dGhvcj48YXV0aG9yPkxpdHZhbiwgSS48L2F1dGhv
cj48YXV0aG9yPkx1Y2VudGUsIEQuPC9hdXRob3I+PGF1dGhvcj5MdW5ndSwgQy48L2F1dGhvcj48
YXV0aG9yPk1hY2tlbnppZSwgSS48L2F1dGhvcj48YXV0aG9yPk1hbGRvbmFkbywgTS48L2F1dGhv
cj48YXV0aG9yPk1hbm9vY2hlaHJpLCBNLjwvYXV0aG9yPjxhdXRob3I+TWNHaW5uaXMsIFMuPC9h
dXRob3I+PGF1dGhvcj5NY0tpbmxleSwgRS48L2F1dGhvcj48YXV0aG9yPk1lbmRleiwgTS4gRi48
L2F1dGhvcj48YXV0aG9yPk1pbGxlciwgQi48L2F1dGhvcj48YXV0aG9yPk11bHRhbmksIE4uPC9h
dXRob3I+PGF1dGhvcj5Pbnlpa2UsIEMuPC9hdXRob3I+PGF1dGhvcj5QYWRtYW5hYmhhbiwgSi48
L2F1dGhvcj48YXV0aG9yPlBhbnRlbHlhdCwgQS48L2F1dGhvcj48YXV0aG9yPlBlYXJsbWFuLCBS
LjwvYXV0aG9yPjxhdXRob3I+UGV0cnVjZWxsaSwgTC48L2F1dGhvcj48YXV0aG9yPlBvdHRlciwg
TS48L2F1dGhvcj48YXV0aG9yPlJhZGVtYWtlcnMsIFIuPC9hdXRob3I+PGF1dGhvcj5SYW1vcywg
RS4gTS48L2F1dGhvcj48YXV0aG9yPlJhbmtpbiwgSy48L2F1dGhvcj48YXV0aG9yPlJhc2NvdnNr
eSwgSy48L2F1dGhvcj48YXV0aG9yPlJvYmVyc29uLCBFLiBELjwvYXV0aG9yPjxhdXRob3I+Um9n
YWxza2ksIEUuPC9hdXRob3I+PGF1dGhvcj5TZW5nZHksIFAuPC9hdXRob3I+PGF1dGhvcj5TaGF3
LCBMLjwvYXV0aG9yPjxhdXRob3I+VGFydGFnbGlhLCBNLiBDLjwvYXV0aG9yPjxhdXRob3I+VGF0
dG9uLCBOLjwvYXV0aG9yPjxhdXRob3I+VGF5bG9yLCBKLjwvYXV0aG9yPjxhdXRob3I+VG9nYSwg
QS48L2F1dGhvcj48YXV0aG9yPlRyb2phbm93c2tpLCBKLiBRLjwvYXV0aG9yPjxhdXRob3I+V2Fu
ZywgUC48L2F1dGhvcj48YXV0aG9yPldlaW50cmF1YiwgUy48L2F1dGhvcj48YXV0aG9yPldvbmcs
IEIuPC9hdXRob3I+PGF1dGhvcj5Xc3pvbGVrLCBaLjwvYXV0aG9yPjwvYXV0aG9ycz48L2NvbnRy
aWJ1dG9ycz48YXV0aC1hZGRyZXNzPk1heW8gQ2xpbmljLCBSb2NoZXN0ZXIsIE1pbm5lc290YSwg
VVNBLiYjeEQ7VW5pdmVyc2l0eSBvZiBDYWxpZm9ybmlhIFNhbiBGcmFuY2lzY28sIFNhbiBGcmFu
Y2lzY28sIENhbGlmb3JuaWEsIFVTQS4mI3hEO0Nhc2UgV2VzdGVybiBSZXNlcnZlIFVuaXZlcnNp
dHksIENsZXZlbGFuZCwgT2hpbywgVVNBLiYjeEQ7VW5pdmVyc2l0eSBvZiBDYWxpZm9ybmlhIExv
cyBBbmdlbGVzLCBMb3MgQW5nZWxlcywgQ2FsaWZvcm5pYSwgVVNBLiYjeEQ7VW5pdmVyc2l0eSBv
ZiBQZW5uc3lsdmFuaWEsIFBoaWxhZGVscGhpYSwgUGVubnN5bHZhbmlhLCBVU0EuJiN4RDtUYXUg
Q29uc29ydGl1bSwgUmFpbndhdGVyIENoYXJpdGFibGUgRm91bmRhdGlvbiwgRm9ydCBXb3J0aCwg
VGV4YXMsIFVTQS4mI3hEO1VuaXZlcnNpdHkgb2YgV2FzaGluZ3RvbiwgU2VhdHRsZSwgV2FzaGlu
Z3RvbiwgVVNBLiYjeEQ7SGFydmFyZCBVbml2ZXJzaXR5L01hc3NhY2h1c2V0dHMgR2VuZXJhbCBI
b3NwaXRhbCwgQm9zdG9uLCBNYXNzYWNodXNldHRzLCBVU0EuJiN4RDtBc3NvY2lhdGlvbiBmb3Ig
RnJvbnRvdGVtcG9yYWwgRGVnZW5lcmF0aW9uLCBSYWRub3IsIFBlbm5zeWx2YW5pYSwgVVNBLiYj
eEQ7TmF0aW9uYWwgQ2VudHJhbGl6ZWQgUmVwb3NpdG9yeSBmb3IgQWx6aGVpbWVyJmFwb3M7cyBE
aXNlYXNlIGFuZCBSZWxhdGVkIERlbWVudGlhcyAoTkNSQUQpLCBJbmRpYW5hIFVuaXZlcnNpdHks
IEluZGlhbmFwb2xpcywgSW5kaWFuYSwgVVNBLiYjeEQ7VW5pdmVyc2l0eSBvZiBOb3J0aCBDYXJv
bGluYSwgQ2hhcGVsIEhpbGwsIE5vcnRoIENhcm9saW5hLCBVU0EuJiN4RDtKb2hucyBIb3BraW5z
IFVuaXZlcnNpdHksIEJhbHRpbW9yZSwgTWFyeWxhbmQsIFVTQS4mI3hEO1VuaXZlcnNpdHkgb2Yg
VG9yb250bywgVG9yb250bywgT250YXJpbywgQ2FuYWRhLiYjeEQ7V2FzaGluZ3RvbiBVbml2ZXJz
aXR5LCBTdC4gTG91aXMsIE1pc3NvdXJpLCBVU0EuJiN4RDtDb2x1bWJpYSBVbml2ZXJzaXR5LCBO
ZXcgWW9yaywgTmV3IFlvcmssIFVTQS4mI3hEO01heW8gQ2xpbmljLCBKYWNrc29udmlsbGUsIEZs
b3JpZGEsIFVTQS4mI3hEO05vcnRod2VzdGVybiBVbml2ZXJzaXR5LCBDaGljYWdvLCBJbGxpbm9p
cywgVVNBLiYjeEQ7VW5pdmVyc2l0eSBvZiBCcml0aXNoIENvbHVtYmlhLCBWYW5jb3V2ZXIsIEJy
aXRpc2ggQ29sdW1iaWEsIENhbmFkYS4mI3hEO1VuaXZlcnNpdHkgb2YgVGV4YXMgU291dGh3ZXN0
ZXJuLCBEYWxsYXMsIFRleGFzLCBVU0EuJiN4RDtOYXRpb25hbCBBbHpoZWltZXIgQ29vcmRpbmF0
aW5nIENlbnRlciAoTkFDQyksIFVuaXZlcnNpdHkgb2YgV2FzaGluZ3RvbiwgU2VhdHRsZSwgV2Fz
aGluZ3RvbiwgVVNBLiYjeEQ7VW5pdmVyc2l0eSBvZiBDYWxpZm9ybmlhIFNhbiBEaWVnbywgU2Fu
IERpZWdvLCBDYWxpZm9ybmlhLCBVU0EuJiN4RDtOYXRpb25hbCBJbnN0aXR1dGUgb2YgTmV1cm9s
b2dpY2FsIERpc29yZGVycyBhbmQgU3Ryb2tlIChOSU5EUyksIEJldGhlc2RhLCBNYXJ5bGFuZCwg
VVNBLiYjeEQ7VW5pdmVyc2l0eSBvZiBBbGFiYW1hLCBCaXJtaW5naGFtLCBBbGFiYW1hLCBVU0Eu
JiN4RDtCbHVlZmllbGQgUHJvamVjdCwgU2FuIEZyYW5jaXNjbywgQ2FsaWZvcm5pYSwgVVNBLiYj
eEQ7TGFib3JhdG9yeSBvZiBOZXVyb2ltYWdpbmcgKExPTkkpLCBVbml2ZXJzaXR5IG9mIFNvdXRo
ZXJuIENhbGlmb3JuaWEsIExvcyBBbmdlbGVzLCBDYWxpZm9ybmlhLCBVU0EuPC9hdXRoLWFkZHJl
c3M+PHRpdGxlcz48dGl0bGU+VXRpbGl0eSBvZiB0aGUgZ2xvYmFsIENEUigoUikpIHBsdXMgTkFD
QyBGVExEIHJhdGluZyBhbmQgZGV2ZWxvcG1lbnQgb2Ygc2NvcmluZyBydWxlczogRGF0YSBmcm9t
IHRoZSBBUlRGTC9MRUZGVERTIENvbnNvcnRpdW08L3RpdGxlPjxzZWNvbmRhcnktdGl0bGU+QWx6
aGVpbWVycyBEZW1lbnQ8L3NlY29uZGFyeS10aXRsZT48L3RpdGxlcz48cGVyaW9kaWNhbD48ZnVs
bC10aXRsZT5BbHpoZWltZXJzIERlbWVudDwvZnVsbC10aXRsZT48YWJici0xPkFsemhlaW1lciZh
cG9zO3MgJmFtcDsgZGVtZW50aWEgOiB0aGUgam91cm5hbCBvZiB0aGUgQWx6aGVpbWVyJmFwb3M7
cyBBc3NvY2lhdGlvbjwvYWJici0xPjwvcGVyaW9kaWNhbD48cGFnZXM+MTA2LTExNzwvcGFnZXM+
PHZvbHVtZT4xNjwvdm9sdW1lPjxudW1iZXI+MTwvbnVtYmVyPjxlZGl0aW9uPjIwMjAvMDEvMDk8
L2VkaXRpb24+PGtleXdvcmRzPjxrZXl3b3JkPipDRFIgcGx1cyBOQUNDIEZUTEQ8L2tleXdvcmQ+
PGtleXdvcmQ+KmNkcihyKTwva2V5d29yZD48a2V5d29yZD4qYmVoYXZpb3IsIGNvbXBvcnRtZW50
LCBhbmQgcGVyc29uYWxpdHk8L2tleXdvcmQ+PGtleXdvcmQ+KmZyb250b3RlbXBvcmFsIGxvYmFy
IGRlZ2VuZXJhdGlvbjwva2V5d29yZD48a2V5d29yZD4qZ2xvYmFsIHJhdGluZzwva2V5d29yZD48
a2V5d29yZD4qbGFuZ3VhZ2U8L2tleXdvcmQ+PC9rZXl3b3Jkcz48ZGF0ZXM+PHllYXI+MjAyMDwv
eWVhcj48cHViLWRhdGVzPjxkYXRlPkphbjwvZGF0ZT48L3B1Yi1kYXRlcz48L2RhdGVzPjxpc2Ju
PjE1NTItNTI3OSAoRWxlY3Ryb25pYykmI3hEOzE1NTItNTI2MCAoTGlua2luZyk8L2lzYm4+PGFj
Y2Vzc2lvbi1udW0+MzE5MTQyMTg8L2FjY2Vzc2lvbi1udW0+PHVybHM+PHJlbGF0ZWQtdXJscz48
dXJsPmh0dHBzOi8vd3d3Lm5jYmkubmxtLm5paC5nb3YvcHVibWVkLzMxOTE0MjE4PC91cmw+PC9y
ZWxhdGVkLXVybHM+PC91cmxzPjxjdXN0b20yPlBNQzcyMDIwNDU8L2N1c3RvbTI+PGVsZWN0cm9u
aWMtcmVzb3VyY2UtbnVtPjEwLjEwMDIvYWx6LjEyMDMzPC9lbGVjdHJvbmljLXJlc291cmNlLW51
bT48L3JlY29yZD48L0NpdGU+PC9FbmROb3RlPgB=
</w:fldData>
        </w:fldChar>
      </w:r>
      <w:r w:rsidR="00E96171">
        <w:rPr>
          <w:rFonts w:cs="Times New Roman"/>
        </w:rPr>
        <w:instrText xml:space="preserve"> ADDIN EN.CITE.DATA </w:instrText>
      </w:r>
      <w:r w:rsidR="00E96171">
        <w:rPr>
          <w:rFonts w:cs="Times New Roman"/>
        </w:rPr>
      </w:r>
      <w:r w:rsidR="00E96171">
        <w:rPr>
          <w:rFonts w:cs="Times New Roman"/>
        </w:rPr>
        <w:fldChar w:fldCharType="end"/>
      </w:r>
      <w:r w:rsidRPr="00984DD2">
        <w:rPr>
          <w:rFonts w:cs="Times New Roman"/>
        </w:rPr>
        <w:fldChar w:fldCharType="separate"/>
      </w:r>
      <w:r w:rsidR="00E96171" w:rsidRPr="00E96171">
        <w:rPr>
          <w:rFonts w:cs="Times New Roman"/>
          <w:noProof/>
          <w:vertAlign w:val="superscript"/>
        </w:rPr>
        <w:t>1,2</w:t>
      </w:r>
      <w:r w:rsidRPr="00984DD2">
        <w:rPr>
          <w:rFonts w:cs="Times New Roman"/>
        </w:rPr>
        <w:fldChar w:fldCharType="end"/>
      </w:r>
      <w:r w:rsidRPr="00984DD2">
        <w:rPr>
          <w:rFonts w:cs="Times New Roman"/>
        </w:rPr>
        <w:t xml:space="preserve">. </w:t>
      </w:r>
    </w:p>
    <w:p w14:paraId="1459ED9B" w14:textId="77777777" w:rsidR="00FF06BE" w:rsidRPr="00984DD2" w:rsidRDefault="00FF06BE" w:rsidP="00FF06BE">
      <w:pPr>
        <w:spacing w:line="360" w:lineRule="auto"/>
        <w:rPr>
          <w:rFonts w:cs="Times New Roman"/>
        </w:rPr>
      </w:pPr>
    </w:p>
    <w:p w14:paraId="58FD1A6A" w14:textId="727ABF2D" w:rsidR="00FF06BE" w:rsidRDefault="00FF06BE" w:rsidP="00FF06BE">
      <w:pPr>
        <w:spacing w:line="360" w:lineRule="auto"/>
        <w:rPr>
          <w:rFonts w:cs="Times New Roman"/>
          <w:b/>
          <w:bCs/>
        </w:rPr>
      </w:pPr>
      <w:r w:rsidRPr="00984DD2">
        <w:rPr>
          <w:rFonts w:cs="Times New Roman"/>
        </w:rPr>
        <w:t xml:space="preserve">Two scores are generated as part of the CDR® plus NACC FTLD scoring system: the global CDR® plus NACC FTLD score and the CDR® plus NACC FTLD Sum of the Boxes (SB).  If any person has a change in cognition/behavior/language, this is reflected by the global and SB scores being &gt;0. For the CDR® plus NACC FTLD SB score, the value is determined by simply adding all eight of the domain scores. The global CDR® plus NACC FTLD is more </w:t>
      </w:r>
      <w:proofErr w:type="gramStart"/>
      <w:r w:rsidRPr="00984DD2">
        <w:rPr>
          <w:rFonts w:cs="Times New Roman"/>
        </w:rPr>
        <w:t>complex, and</w:t>
      </w:r>
      <w:proofErr w:type="gramEnd"/>
      <w:r w:rsidRPr="00984DD2">
        <w:rPr>
          <w:rFonts w:cs="Times New Roman"/>
        </w:rPr>
        <w:t xml:space="preserve"> represents an algorithm that follows particular guidelines</w:t>
      </w:r>
      <w:r w:rsidRPr="00984DD2">
        <w:rPr>
          <w:rFonts w:cs="Times New Roman"/>
        </w:rPr>
        <w:fldChar w:fldCharType="begin">
          <w:fldData xml:space="preserve">PEVuZE5vdGU+PENpdGU+PEF1dGhvcj5NaXlhZ2F3YTwvQXV0aG9yPjxZZWFyPjIwMjA8L1llYXI+
PFJlY051bT45OTg0PC9SZWNOdW0+PERpc3BsYXlUZXh0PjxzdHlsZSBmYWNlPSJzdXBlcnNjcmlw
dCI+MSwyPC9zdHlsZT48L0Rpc3BsYXlUZXh0PjxyZWNvcmQ+PHJlYy1udW1iZXI+OTk4NDwvcmVj
LW51bWJlcj48Zm9yZWlnbi1rZXlzPjxrZXkgYXBwPSJFTiIgZGItaWQ9IjB2YXo5ZXB0YTV6eHo1
ZXR3MDd2djlzMWU5ZjJkcnN6eHYyciIgdGltZXN0YW1wPSIxNTkzNzk5MzAxIj45OTg0PC9rZXk+
PC9mb3JlaWduLWtleXM+PHJlZi10eXBlIG5hbWU9IkpvdXJuYWwgQXJ0aWNsZSI+MTc8L3JlZi10
eXBlPjxjb250cmlidXRvcnM+PGF1dGhvcnM+PGF1dGhvcj5NaXlhZ2F3YSwgVC48L2F1dGhvcj48
YXV0aG9yPkJydXNoYWJlciwgRC48L2F1dGhvcj48YXV0aG9yPlN5cmphbmVuLCBKLjwvYXV0aG9y
PjxhdXRob3I+S3JlbWVycywgVy48L2F1dGhvcj48YXV0aG9yPkZpZWxkcywgSi48L2F1dGhvcj48
YXV0aG9yPkZvcnNiZXJnLCBMLiBLLjwvYXV0aG9yPjxhdXRob3I+SGV1ZXIsIEguIFcuPC9hdXRo
b3I+PGF1dGhvcj5Lbm9wbWFuLCBELjwvYXV0aG9yPjxhdXRob3I+S29ybmFrLCBKLjwvYXV0aG9y
PjxhdXRob3I+Qm94ZXIsIEEuPC9hdXRob3I+PGF1dGhvcj5Sb3NlbiwgSC48L2F1dGhvcj48YXV0
aG9yPkJvZXZlLCBCLjwvYXV0aG9yPjxhdXRob3I+QXJ0ZmwgTGVmZnRkcyBDb25zb3J0aXVtPC9h
dXRob3I+PC9hdXRob3JzPjwvY29udHJpYnV0b3JzPjxhdXRoLWFkZHJlc3M+TWF5byBDbGluaWMs
IFJvY2hlc3RlciwgTU4sIFVTQS4mI3hEO1VDU0YsIFNhbiBGcmFuY2lzY28sIENBLCBVU0EuPC9h
dXRoLWFkZHJlc3M+PHRpdGxlcz48dGl0bGU+VXNlIG9mIHRoZSBDRFIoUikgcGx1cyBOQUNDIEZU
TEQgaW4gbWlsZCBGVExEOiBEYXRhIGZyb20gdGhlIEFSVEZML0xFRkZURFMgY29uc29ydGl1bTwv
dGl0bGU+PHNlY29uZGFyeS10aXRsZT5BbHpoZWltZXJzIERlbWVudDwvc2Vjb25kYXJ5LXRpdGxl
PjwvdGl0bGVzPjxwZXJpb2RpY2FsPjxmdWxsLXRpdGxlPkFsemhlaW1lcnMgRGVtZW50PC9mdWxs
LXRpdGxlPjxhYmJyLTE+QWx6aGVpbWVyJmFwb3M7cyAmYW1wOyBkZW1lbnRpYSA6IHRoZSBqb3Vy
bmFsIG9mIHRoZSBBbHpoZWltZXImYXBvcztzIEFzc29jaWF0aW9uPC9hYmJyLTE+PC9wZXJpb2Rp
Y2FsPjxwYWdlcz43OS05MDwvcGFnZXM+PHZvbHVtZT4xNjwvdm9sdW1lPjxudW1iZXI+MTwvbnVt
YmVyPjxlZGl0aW9uPjIwMTkvMDkvMDQ8L2VkaXRpb24+PGtleXdvcmRzPjxrZXl3b3JkPipCZWhh
dmlvcjwva2V5d29yZD48a2V5d29yZD4qY2RyKHIpPC9rZXl3b3JkPjxrZXl3b3JkPipDb21wb3J0
bWVudCBhbmQgcGVyc29uYWxpdHk8L2tleXdvcmQ+PGtleXdvcmQ+KkZyb250b3RlbXBvcmFsIGRl
bWVudGlhPC9rZXl3b3JkPjxrZXl3b3JkPipGcm9udG90ZW1wb3JhbCBsb2JhciBkZWdlbmVyYXRp
b248L2tleXdvcmQ+PGtleXdvcmQ+Kkxhbmd1YWdlPC9rZXl3b3JkPjxrZXl3b3JkPipOQUNDIEZU
TEQgTW9kdWxlPC9rZXl3b3JkPjxrZXl3b3JkPipQcmltYXJ5IHByb2dyZXNzaXZlIGFwaGFzaWE8
L2tleXdvcmQ+PC9rZXl3b3Jkcz48ZGF0ZXM+PHllYXI+MjAyMDwveWVhcj48cHViLWRhdGVzPjxk
YXRlPkphbjwvZGF0ZT48L3B1Yi1kYXRlcz48L2RhdGVzPjxpc2JuPjE1NTItNTI3OSAoRWxlY3Ry
b25pYykmI3hEOzE1NTItNTI2MCAoTGlua2luZyk8L2lzYm4+PGFjY2Vzc2lvbi1udW0+MzE0Nzc1
MTc8L2FjY2Vzc2lvbi1udW0+PHVybHM+PHJlbGF0ZWQtdXJscz48dXJsPmh0dHBzOi8vd3d3Lm5j
YmkubmxtLm5paC5nb3YvcHVibWVkLzMxNDc3NTE3PC91cmw+PC9yZWxhdGVkLXVybHM+PC91cmxz
PjxjdXN0b20yPlBNQzY5NDkzNzM8L2N1c3RvbTI+PGVsZWN0cm9uaWMtcmVzb3VyY2UtbnVtPjEw
LjEwMTYvai5qYWx6LjIwMTkuMDUuMDEzPC9lbGVjdHJvbmljLXJlc291cmNlLW51bT48L3JlY29y
ZD48L0NpdGU+PENpdGU+PEF1dGhvcj5NaXlhZ2F3YTwvQXV0aG9yPjxZZWFyPjIwMjA8L1llYXI+
PFJlY051bT45OTgzPC9SZWNOdW0+PHJlY29yZD48cmVjLW51bWJlcj45OTgzPC9yZWMtbnVtYmVy
Pjxmb3JlaWduLWtleXM+PGtleSBhcHA9IkVOIiBkYi1pZD0iMHZhejllcHRhNXp4ejVldHcwN3Z2
OXMxZTlmMmRyc3p4djJyIiB0aW1lc3RhbXA9IjE1OTM3OTkzMDEiPjk5ODM8L2tleT48L2ZvcmVp
Z24ta2V5cz48cmVmLXR5cGUgbmFtZT0iSm91cm5hbCBBcnRpY2xlIj4xNzwvcmVmLXR5cGU+PGNv
bnRyaWJ1dG9ycz48YXV0aG9ycz48YXV0aG9yPk1peWFnYXdhLCBULjwvYXV0aG9yPjxhdXRob3I+
QnJ1c2hhYmVyLCBELjwvYXV0aG9yPjxhdXRob3I+U3lyamFuZW4sIEouPC9hdXRob3I+PGF1dGhv
cj5LcmVtZXJzLCBXLjwvYXV0aG9yPjxhdXRob3I+RmllbGRzLCBKLjwvYXV0aG9yPjxhdXRob3I+
Rm9yc2JlcmcsIEwuIEsuPC9hdXRob3I+PGF1dGhvcj5IZXVlciwgSC4gVy48L2F1dGhvcj48YXV0
aG9yPktub3BtYW4sIEQuPC9hdXRob3I+PGF1dGhvcj5Lb3JuYWssIEouPC9hdXRob3I+PGF1dGhv
cj5Cb3hlciwgQS48L2F1dGhvcj48YXV0aG9yPlJvc2VuLCBILiBKLjwvYXV0aG9yPjxhdXRob3I+
Qm9ldmUsIEIuIEYuPC9hdXRob3I+PGF1dGhvcj5BcHBsZWJ5LCBCLjwvYXV0aG9yPjxhdXRob3I+
Qm9yZGVsb24sIFkuPC9hdXRob3I+PGF1dGhvcj5Cb3ZlLCBKLjwvYXV0aG9yPjxhdXRob3I+QnJh
bm5lbGx5LCBQLjwvYXV0aG9yPjxhdXRob3I+Q2FzbywgQy48L2F1dGhvcj48YXV0aG9yPkNvcHBv
bGEsIEcuPC9hdXRob3I+PGF1dGhvcj5EZXZlciwgUi48L2F1dGhvcj48YXV0aG9yPkRoZWVsLCBD
LjwvYXV0aG9yPjxhdXRob3I+RGlja2Vyc29uLCBCLjwvYXV0aG9yPjxhdXRob3I+RGlja2luc29u
LCBTLjwvYXV0aG9yPjxhdXRob3I+RG9taW5ndWV6LCBTLjwvYXV0aG9yPjxhdXRob3I+RG9tb3Rv
LVJlaWxseSwgSy48L2F1dGhvcj48YXV0aG9yPkZhYmVyLCBLLjwvYXV0aG9yPjxhdXRob3I+RmVy
cmVsbCwgSi48L2F1dGhvcj48YXV0aG9yPkZpc2htYW4sIEEuPC9hdXRob3I+PGF1dGhvcj5Gb25n
LCBKLjwvYXV0aG9yPjxhdXRob3I+Rm9yb3VkLCBULjwvYXV0aG9yPjxhdXRob3I+R2F2cmlsb3Zh
LCBSLjwvYXV0aG9yPjxhdXRob3I+R2VhcmhhcnQsIEQuPC9hdXRob3I+PGF1dGhvcj5HaGF6YW5m
YXJpLCBCLjwvYXV0aG9yPjxhdXRob3I+R2hvc2hhbCwgTi48L2F1dGhvcj48YXV0aG9yPkdvbGRt
YW4sIEouIFMuPC9hdXRob3I+PGF1dGhvcj5HcmFmZi1SYWRmb3JkLCBKLjwvYXV0aG9yPjxhdXRo
b3I+R3JhZmYtUmFkZm9yZCwgTi48L2F1dGhvcj48YXV0aG9yPkdyYW50LCBJLjwvYXV0aG9yPjxh
dXRob3I+R3Jvc3NtYW4sIE0uPC9hdXRob3I+PGF1dGhvcj5IYWxleSwgRC48L2F1dGhvcj48YXV0
aG9yPkhzaXVuZywgUi48L2F1dGhvcj48YXV0aG9yPkh1ZXksIEUuPC9hdXRob3I+PGF1dGhvcj5J
cndpbiwgRC48L2F1dGhvcj48YXV0aG9yPkpvbmVzLCBELjwvYXV0aG9yPjxhdXRob3I+Sm9uZXMs
IEwuPC9hdXRob3I+PGF1dGhvcj5LYW50YXJjaSwgSy48L2F1dGhvcj48YXV0aG9yPkthcnlkYXMs
IEEuPC9hdXRob3I+PGF1dGhvcj5LYXVmZXIsIEQuPC9hdXRob3I+PGF1dGhvcj5LZXJ3aW4sIEQu
PC9hdXRob3I+PGF1dGhvcj5LcmFmdCwgUi48L2F1dGhvcj48YXV0aG9yPktyYW1lciwgSi48L2F1
dGhvcj48YXV0aG9yPkt1a3VsbCwgVy48L2F1dGhvcj48YXV0aG9yPkxpdHZhbiwgSS48L2F1dGhv
cj48YXV0aG9yPkx1Y2VudGUsIEQuPC9hdXRob3I+PGF1dGhvcj5MdW5ndSwgQy48L2F1dGhvcj48
YXV0aG9yPk1hY2tlbnppZSwgSS48L2F1dGhvcj48YXV0aG9yPk1hbGRvbmFkbywgTS48L2F1dGhv
cj48YXV0aG9yPk1hbm9vY2hlaHJpLCBNLjwvYXV0aG9yPjxhdXRob3I+TWNHaW5uaXMsIFMuPC9h
dXRob3I+PGF1dGhvcj5NY0tpbmxleSwgRS48L2F1dGhvcj48YXV0aG9yPk1lbmRleiwgTS4gRi48
L2F1dGhvcj48YXV0aG9yPk1pbGxlciwgQi48L2F1dGhvcj48YXV0aG9yPk11bHRhbmksIE4uPC9h
dXRob3I+PGF1dGhvcj5Pbnlpa2UsIEMuPC9hdXRob3I+PGF1dGhvcj5QYWRtYW5hYmhhbiwgSi48
L2F1dGhvcj48YXV0aG9yPlBhbnRlbHlhdCwgQS48L2F1dGhvcj48YXV0aG9yPlBlYXJsbWFuLCBS
LjwvYXV0aG9yPjxhdXRob3I+UGV0cnVjZWxsaSwgTC48L2F1dGhvcj48YXV0aG9yPlBvdHRlciwg
TS48L2F1dGhvcj48YXV0aG9yPlJhZGVtYWtlcnMsIFIuPC9hdXRob3I+PGF1dGhvcj5SYW1vcywg
RS4gTS48L2F1dGhvcj48YXV0aG9yPlJhbmtpbiwgSy48L2F1dGhvcj48YXV0aG9yPlJhc2NvdnNr
eSwgSy48L2F1dGhvcj48YXV0aG9yPlJvYmVyc29uLCBFLiBELjwvYXV0aG9yPjxhdXRob3I+Um9n
YWxza2ksIEUuPC9hdXRob3I+PGF1dGhvcj5TZW5nZHksIFAuPC9hdXRob3I+PGF1dGhvcj5TaGF3
LCBMLjwvYXV0aG9yPjxhdXRob3I+VGFydGFnbGlhLCBNLiBDLjwvYXV0aG9yPjxhdXRob3I+VGF0
dG9uLCBOLjwvYXV0aG9yPjxhdXRob3I+VGF5bG9yLCBKLjwvYXV0aG9yPjxhdXRob3I+VG9nYSwg
QS48L2F1dGhvcj48YXV0aG9yPlRyb2phbm93c2tpLCBKLiBRLjwvYXV0aG9yPjxhdXRob3I+V2Fu
ZywgUC48L2F1dGhvcj48YXV0aG9yPldlaW50cmF1YiwgUy48L2F1dGhvcj48YXV0aG9yPldvbmcs
IEIuPC9hdXRob3I+PGF1dGhvcj5Xc3pvbGVrLCBaLjwvYXV0aG9yPjwvYXV0aG9ycz48L2NvbnRy
aWJ1dG9ycz48YXV0aC1hZGRyZXNzPk1heW8gQ2xpbmljLCBSb2NoZXN0ZXIsIE1pbm5lc290YSwg
VVNBLiYjeEQ7VW5pdmVyc2l0eSBvZiBDYWxpZm9ybmlhIFNhbiBGcmFuY2lzY28sIFNhbiBGcmFu
Y2lzY28sIENhbGlmb3JuaWEsIFVTQS4mI3hEO0Nhc2UgV2VzdGVybiBSZXNlcnZlIFVuaXZlcnNp
dHksIENsZXZlbGFuZCwgT2hpbywgVVNBLiYjeEQ7VW5pdmVyc2l0eSBvZiBDYWxpZm9ybmlhIExv
cyBBbmdlbGVzLCBMb3MgQW5nZWxlcywgQ2FsaWZvcm5pYSwgVVNBLiYjeEQ7VW5pdmVyc2l0eSBv
ZiBQZW5uc3lsdmFuaWEsIFBoaWxhZGVscGhpYSwgUGVubnN5bHZhbmlhLCBVU0EuJiN4RDtUYXUg
Q29uc29ydGl1bSwgUmFpbndhdGVyIENoYXJpdGFibGUgRm91bmRhdGlvbiwgRm9ydCBXb3J0aCwg
VGV4YXMsIFVTQS4mI3hEO1VuaXZlcnNpdHkgb2YgV2FzaGluZ3RvbiwgU2VhdHRsZSwgV2FzaGlu
Z3RvbiwgVVNBLiYjeEQ7SGFydmFyZCBVbml2ZXJzaXR5L01hc3NhY2h1c2V0dHMgR2VuZXJhbCBI
b3NwaXRhbCwgQm9zdG9uLCBNYXNzYWNodXNldHRzLCBVU0EuJiN4RDtBc3NvY2lhdGlvbiBmb3Ig
RnJvbnRvdGVtcG9yYWwgRGVnZW5lcmF0aW9uLCBSYWRub3IsIFBlbm5zeWx2YW5pYSwgVVNBLiYj
eEQ7TmF0aW9uYWwgQ2VudHJhbGl6ZWQgUmVwb3NpdG9yeSBmb3IgQWx6aGVpbWVyJmFwb3M7cyBE
aXNlYXNlIGFuZCBSZWxhdGVkIERlbWVudGlhcyAoTkNSQUQpLCBJbmRpYW5hIFVuaXZlcnNpdHks
IEluZGlhbmFwb2xpcywgSW5kaWFuYSwgVVNBLiYjeEQ7VW5pdmVyc2l0eSBvZiBOb3J0aCBDYXJv
bGluYSwgQ2hhcGVsIEhpbGwsIE5vcnRoIENhcm9saW5hLCBVU0EuJiN4RDtKb2hucyBIb3BraW5z
IFVuaXZlcnNpdHksIEJhbHRpbW9yZSwgTWFyeWxhbmQsIFVTQS4mI3hEO1VuaXZlcnNpdHkgb2Yg
VG9yb250bywgVG9yb250bywgT250YXJpbywgQ2FuYWRhLiYjeEQ7V2FzaGluZ3RvbiBVbml2ZXJz
aXR5LCBTdC4gTG91aXMsIE1pc3NvdXJpLCBVU0EuJiN4RDtDb2x1bWJpYSBVbml2ZXJzaXR5LCBO
ZXcgWW9yaywgTmV3IFlvcmssIFVTQS4mI3hEO01heW8gQ2xpbmljLCBKYWNrc29udmlsbGUsIEZs
b3JpZGEsIFVTQS4mI3hEO05vcnRod2VzdGVybiBVbml2ZXJzaXR5LCBDaGljYWdvLCBJbGxpbm9p
cywgVVNBLiYjeEQ7VW5pdmVyc2l0eSBvZiBCcml0aXNoIENvbHVtYmlhLCBWYW5jb3V2ZXIsIEJy
aXRpc2ggQ29sdW1iaWEsIENhbmFkYS4mI3hEO1VuaXZlcnNpdHkgb2YgVGV4YXMgU291dGh3ZXN0
ZXJuLCBEYWxsYXMsIFRleGFzLCBVU0EuJiN4RDtOYXRpb25hbCBBbHpoZWltZXIgQ29vcmRpbmF0
aW5nIENlbnRlciAoTkFDQyksIFVuaXZlcnNpdHkgb2YgV2FzaGluZ3RvbiwgU2VhdHRsZSwgV2Fz
aGluZ3RvbiwgVVNBLiYjeEQ7VW5pdmVyc2l0eSBvZiBDYWxpZm9ybmlhIFNhbiBEaWVnbywgU2Fu
IERpZWdvLCBDYWxpZm9ybmlhLCBVU0EuJiN4RDtOYXRpb25hbCBJbnN0aXR1dGUgb2YgTmV1cm9s
b2dpY2FsIERpc29yZGVycyBhbmQgU3Ryb2tlIChOSU5EUyksIEJldGhlc2RhLCBNYXJ5bGFuZCwg
VVNBLiYjeEQ7VW5pdmVyc2l0eSBvZiBBbGFiYW1hLCBCaXJtaW5naGFtLCBBbGFiYW1hLCBVU0Eu
JiN4RDtCbHVlZmllbGQgUHJvamVjdCwgU2FuIEZyYW5jaXNjbywgQ2FsaWZvcm5pYSwgVVNBLiYj
eEQ7TGFib3JhdG9yeSBvZiBOZXVyb2ltYWdpbmcgKExPTkkpLCBVbml2ZXJzaXR5IG9mIFNvdXRo
ZXJuIENhbGlmb3JuaWEsIExvcyBBbmdlbGVzLCBDYWxpZm9ybmlhLCBVU0EuPC9hdXRoLWFkZHJl
c3M+PHRpdGxlcz48dGl0bGU+VXRpbGl0eSBvZiB0aGUgZ2xvYmFsIENEUigoUikpIHBsdXMgTkFD
QyBGVExEIHJhdGluZyBhbmQgZGV2ZWxvcG1lbnQgb2Ygc2NvcmluZyBydWxlczogRGF0YSBmcm9t
IHRoZSBBUlRGTC9MRUZGVERTIENvbnNvcnRpdW08L3RpdGxlPjxzZWNvbmRhcnktdGl0bGU+QWx6
aGVpbWVycyBEZW1lbnQ8L3NlY29uZGFyeS10aXRsZT48L3RpdGxlcz48cGVyaW9kaWNhbD48ZnVs
bC10aXRsZT5BbHpoZWltZXJzIERlbWVudDwvZnVsbC10aXRsZT48YWJici0xPkFsemhlaW1lciZh
cG9zO3MgJmFtcDsgZGVtZW50aWEgOiB0aGUgam91cm5hbCBvZiB0aGUgQWx6aGVpbWVyJmFwb3M7
cyBBc3NvY2lhdGlvbjwvYWJici0xPjwvcGVyaW9kaWNhbD48cGFnZXM+MTA2LTExNzwvcGFnZXM+
PHZvbHVtZT4xNjwvdm9sdW1lPjxudW1iZXI+MTwvbnVtYmVyPjxlZGl0aW9uPjIwMjAvMDEvMDk8
L2VkaXRpb24+PGtleXdvcmRzPjxrZXl3b3JkPipDRFIgcGx1cyBOQUNDIEZUTEQ8L2tleXdvcmQ+
PGtleXdvcmQ+KmNkcihyKTwva2V5d29yZD48a2V5d29yZD4qYmVoYXZpb3IsIGNvbXBvcnRtZW50
LCBhbmQgcGVyc29uYWxpdHk8L2tleXdvcmQ+PGtleXdvcmQ+KmZyb250b3RlbXBvcmFsIGxvYmFy
IGRlZ2VuZXJhdGlvbjwva2V5d29yZD48a2V5d29yZD4qZ2xvYmFsIHJhdGluZzwva2V5d29yZD48
a2V5d29yZD4qbGFuZ3VhZ2U8L2tleXdvcmQ+PC9rZXl3b3Jkcz48ZGF0ZXM+PHllYXI+MjAyMDwv
eWVhcj48cHViLWRhdGVzPjxkYXRlPkphbjwvZGF0ZT48L3B1Yi1kYXRlcz48L2RhdGVzPjxpc2Ju
PjE1NTItNTI3OSAoRWxlY3Ryb25pYykmI3hEOzE1NTItNTI2MCAoTGlua2luZyk8L2lzYm4+PGFj
Y2Vzc2lvbi1udW0+MzE5MTQyMTg8L2FjY2Vzc2lvbi1udW0+PHVybHM+PHJlbGF0ZWQtdXJscz48
dXJsPmh0dHBzOi8vd3d3Lm5jYmkubmxtLm5paC5nb3YvcHVibWVkLzMxOTE0MjE4PC91cmw+PC9y
ZWxhdGVkLXVybHM+PC91cmxzPjxjdXN0b20yPlBNQzcyMDIwNDU8L2N1c3RvbTI+PGVsZWN0cm9u
aWMtcmVzb3VyY2UtbnVtPjEwLjEwMDIvYWx6LjEyMDMzPC9lbGVjdHJvbmljLXJlc291cmNlLW51
bT48L3JlY29yZD48L0NpdGU+PC9FbmROb3RlPgB=
</w:fldData>
        </w:fldChar>
      </w:r>
      <w:r w:rsidR="00E96171">
        <w:rPr>
          <w:rFonts w:cs="Times New Roman"/>
        </w:rPr>
        <w:instrText xml:space="preserve"> ADDIN EN.CITE </w:instrText>
      </w:r>
      <w:r w:rsidR="00E96171">
        <w:rPr>
          <w:rFonts w:cs="Times New Roman"/>
        </w:rPr>
        <w:fldChar w:fldCharType="begin">
          <w:fldData xml:space="preserve">PEVuZE5vdGU+PENpdGU+PEF1dGhvcj5NaXlhZ2F3YTwvQXV0aG9yPjxZZWFyPjIwMjA8L1llYXI+
PFJlY051bT45OTg0PC9SZWNOdW0+PERpc3BsYXlUZXh0PjxzdHlsZSBmYWNlPSJzdXBlcnNjcmlw
dCI+MSwyPC9zdHlsZT48L0Rpc3BsYXlUZXh0PjxyZWNvcmQ+PHJlYy1udW1iZXI+OTk4NDwvcmVj
LW51bWJlcj48Zm9yZWlnbi1rZXlzPjxrZXkgYXBwPSJFTiIgZGItaWQ9IjB2YXo5ZXB0YTV6eHo1
ZXR3MDd2djlzMWU5ZjJkcnN6eHYyciIgdGltZXN0YW1wPSIxNTkzNzk5MzAxIj45OTg0PC9rZXk+
PC9mb3JlaWduLWtleXM+PHJlZi10eXBlIG5hbWU9IkpvdXJuYWwgQXJ0aWNsZSI+MTc8L3JlZi10
eXBlPjxjb250cmlidXRvcnM+PGF1dGhvcnM+PGF1dGhvcj5NaXlhZ2F3YSwgVC48L2F1dGhvcj48
YXV0aG9yPkJydXNoYWJlciwgRC48L2F1dGhvcj48YXV0aG9yPlN5cmphbmVuLCBKLjwvYXV0aG9y
PjxhdXRob3I+S3JlbWVycywgVy48L2F1dGhvcj48YXV0aG9yPkZpZWxkcywgSi48L2F1dGhvcj48
YXV0aG9yPkZvcnNiZXJnLCBMLiBLLjwvYXV0aG9yPjxhdXRob3I+SGV1ZXIsIEguIFcuPC9hdXRo
b3I+PGF1dGhvcj5Lbm9wbWFuLCBELjwvYXV0aG9yPjxhdXRob3I+S29ybmFrLCBKLjwvYXV0aG9y
PjxhdXRob3I+Qm94ZXIsIEEuPC9hdXRob3I+PGF1dGhvcj5Sb3NlbiwgSC48L2F1dGhvcj48YXV0
aG9yPkJvZXZlLCBCLjwvYXV0aG9yPjxhdXRob3I+QXJ0ZmwgTGVmZnRkcyBDb25zb3J0aXVtPC9h
dXRob3I+PC9hdXRob3JzPjwvY29udHJpYnV0b3JzPjxhdXRoLWFkZHJlc3M+TWF5byBDbGluaWMs
IFJvY2hlc3RlciwgTU4sIFVTQS4mI3hEO1VDU0YsIFNhbiBGcmFuY2lzY28sIENBLCBVU0EuPC9h
dXRoLWFkZHJlc3M+PHRpdGxlcz48dGl0bGU+VXNlIG9mIHRoZSBDRFIoUikgcGx1cyBOQUNDIEZU
TEQgaW4gbWlsZCBGVExEOiBEYXRhIGZyb20gdGhlIEFSVEZML0xFRkZURFMgY29uc29ydGl1bTwv
dGl0bGU+PHNlY29uZGFyeS10aXRsZT5BbHpoZWltZXJzIERlbWVudDwvc2Vjb25kYXJ5LXRpdGxl
PjwvdGl0bGVzPjxwZXJpb2RpY2FsPjxmdWxsLXRpdGxlPkFsemhlaW1lcnMgRGVtZW50PC9mdWxs
LXRpdGxlPjxhYmJyLTE+QWx6aGVpbWVyJmFwb3M7cyAmYW1wOyBkZW1lbnRpYSA6IHRoZSBqb3Vy
bmFsIG9mIHRoZSBBbHpoZWltZXImYXBvcztzIEFzc29jaWF0aW9uPC9hYmJyLTE+PC9wZXJpb2Rp
Y2FsPjxwYWdlcz43OS05MDwvcGFnZXM+PHZvbHVtZT4xNjwvdm9sdW1lPjxudW1iZXI+MTwvbnVt
YmVyPjxlZGl0aW9uPjIwMTkvMDkvMDQ8L2VkaXRpb24+PGtleXdvcmRzPjxrZXl3b3JkPipCZWhh
dmlvcjwva2V5d29yZD48a2V5d29yZD4qY2RyKHIpPC9rZXl3b3JkPjxrZXl3b3JkPipDb21wb3J0
bWVudCBhbmQgcGVyc29uYWxpdHk8L2tleXdvcmQ+PGtleXdvcmQ+KkZyb250b3RlbXBvcmFsIGRl
bWVudGlhPC9rZXl3b3JkPjxrZXl3b3JkPipGcm9udG90ZW1wb3JhbCBsb2JhciBkZWdlbmVyYXRp
b248L2tleXdvcmQ+PGtleXdvcmQ+Kkxhbmd1YWdlPC9rZXl3b3JkPjxrZXl3b3JkPipOQUNDIEZU
TEQgTW9kdWxlPC9rZXl3b3JkPjxrZXl3b3JkPipQcmltYXJ5IHByb2dyZXNzaXZlIGFwaGFzaWE8
L2tleXdvcmQ+PC9rZXl3b3Jkcz48ZGF0ZXM+PHllYXI+MjAyMDwveWVhcj48cHViLWRhdGVzPjxk
YXRlPkphbjwvZGF0ZT48L3B1Yi1kYXRlcz48L2RhdGVzPjxpc2JuPjE1NTItNTI3OSAoRWxlY3Ry
b25pYykmI3hEOzE1NTItNTI2MCAoTGlua2luZyk8L2lzYm4+PGFjY2Vzc2lvbi1udW0+MzE0Nzc1
MTc8L2FjY2Vzc2lvbi1udW0+PHVybHM+PHJlbGF0ZWQtdXJscz48dXJsPmh0dHBzOi8vd3d3Lm5j
YmkubmxtLm5paC5nb3YvcHVibWVkLzMxNDc3NTE3PC91cmw+PC9yZWxhdGVkLXVybHM+PC91cmxz
PjxjdXN0b20yPlBNQzY5NDkzNzM8L2N1c3RvbTI+PGVsZWN0cm9uaWMtcmVzb3VyY2UtbnVtPjEw
LjEwMTYvai5qYWx6LjIwMTkuMDUuMDEzPC9lbGVjdHJvbmljLXJlc291cmNlLW51bT48L3JlY29y
ZD48L0NpdGU+PENpdGU+PEF1dGhvcj5NaXlhZ2F3YTwvQXV0aG9yPjxZZWFyPjIwMjA8L1llYXI+
PFJlY051bT45OTgzPC9SZWNOdW0+PHJlY29yZD48cmVjLW51bWJlcj45OTgzPC9yZWMtbnVtYmVy
Pjxmb3JlaWduLWtleXM+PGtleSBhcHA9IkVOIiBkYi1pZD0iMHZhejllcHRhNXp4ejVldHcwN3Z2
OXMxZTlmMmRyc3p4djJyIiB0aW1lc3RhbXA9IjE1OTM3OTkzMDEiPjk5ODM8L2tleT48L2ZvcmVp
Z24ta2V5cz48cmVmLXR5cGUgbmFtZT0iSm91cm5hbCBBcnRpY2xlIj4xNzwvcmVmLXR5cGU+PGNv
bnRyaWJ1dG9ycz48YXV0aG9ycz48YXV0aG9yPk1peWFnYXdhLCBULjwvYXV0aG9yPjxhdXRob3I+
QnJ1c2hhYmVyLCBELjwvYXV0aG9yPjxhdXRob3I+U3lyamFuZW4sIEouPC9hdXRob3I+PGF1dGhv
cj5LcmVtZXJzLCBXLjwvYXV0aG9yPjxhdXRob3I+RmllbGRzLCBKLjwvYXV0aG9yPjxhdXRob3I+
Rm9yc2JlcmcsIEwuIEsuPC9hdXRob3I+PGF1dGhvcj5IZXVlciwgSC4gVy48L2F1dGhvcj48YXV0
aG9yPktub3BtYW4sIEQuPC9hdXRob3I+PGF1dGhvcj5Lb3JuYWssIEouPC9hdXRob3I+PGF1dGhv
cj5Cb3hlciwgQS48L2F1dGhvcj48YXV0aG9yPlJvc2VuLCBILiBKLjwvYXV0aG9yPjxhdXRob3I+
Qm9ldmUsIEIuIEYuPC9hdXRob3I+PGF1dGhvcj5BcHBsZWJ5LCBCLjwvYXV0aG9yPjxhdXRob3I+
Qm9yZGVsb24sIFkuPC9hdXRob3I+PGF1dGhvcj5Cb3ZlLCBKLjwvYXV0aG9yPjxhdXRob3I+QnJh
bm5lbGx5LCBQLjwvYXV0aG9yPjxhdXRob3I+Q2FzbywgQy48L2F1dGhvcj48YXV0aG9yPkNvcHBv
bGEsIEcuPC9hdXRob3I+PGF1dGhvcj5EZXZlciwgUi48L2F1dGhvcj48YXV0aG9yPkRoZWVsLCBD
LjwvYXV0aG9yPjxhdXRob3I+RGlja2Vyc29uLCBCLjwvYXV0aG9yPjxhdXRob3I+RGlja2luc29u
LCBTLjwvYXV0aG9yPjxhdXRob3I+RG9taW5ndWV6LCBTLjwvYXV0aG9yPjxhdXRob3I+RG9tb3Rv
LVJlaWxseSwgSy48L2F1dGhvcj48YXV0aG9yPkZhYmVyLCBLLjwvYXV0aG9yPjxhdXRob3I+RmVy
cmVsbCwgSi48L2F1dGhvcj48YXV0aG9yPkZpc2htYW4sIEEuPC9hdXRob3I+PGF1dGhvcj5Gb25n
LCBKLjwvYXV0aG9yPjxhdXRob3I+Rm9yb3VkLCBULjwvYXV0aG9yPjxhdXRob3I+R2F2cmlsb3Zh
LCBSLjwvYXV0aG9yPjxhdXRob3I+R2VhcmhhcnQsIEQuPC9hdXRob3I+PGF1dGhvcj5HaGF6YW5m
YXJpLCBCLjwvYXV0aG9yPjxhdXRob3I+R2hvc2hhbCwgTi48L2F1dGhvcj48YXV0aG9yPkdvbGRt
YW4sIEouIFMuPC9hdXRob3I+PGF1dGhvcj5HcmFmZi1SYWRmb3JkLCBKLjwvYXV0aG9yPjxhdXRo
b3I+R3JhZmYtUmFkZm9yZCwgTi48L2F1dGhvcj48YXV0aG9yPkdyYW50LCBJLjwvYXV0aG9yPjxh
dXRob3I+R3Jvc3NtYW4sIE0uPC9hdXRob3I+PGF1dGhvcj5IYWxleSwgRC48L2F1dGhvcj48YXV0
aG9yPkhzaXVuZywgUi48L2F1dGhvcj48YXV0aG9yPkh1ZXksIEUuPC9hdXRob3I+PGF1dGhvcj5J
cndpbiwgRC48L2F1dGhvcj48YXV0aG9yPkpvbmVzLCBELjwvYXV0aG9yPjxhdXRob3I+Sm9uZXMs
IEwuPC9hdXRob3I+PGF1dGhvcj5LYW50YXJjaSwgSy48L2F1dGhvcj48YXV0aG9yPkthcnlkYXMs
IEEuPC9hdXRob3I+PGF1dGhvcj5LYXVmZXIsIEQuPC9hdXRob3I+PGF1dGhvcj5LZXJ3aW4sIEQu
PC9hdXRob3I+PGF1dGhvcj5LcmFmdCwgUi48L2F1dGhvcj48YXV0aG9yPktyYW1lciwgSi48L2F1
dGhvcj48YXV0aG9yPkt1a3VsbCwgVy48L2F1dGhvcj48YXV0aG9yPkxpdHZhbiwgSS48L2F1dGhv
cj48YXV0aG9yPkx1Y2VudGUsIEQuPC9hdXRob3I+PGF1dGhvcj5MdW5ndSwgQy48L2F1dGhvcj48
YXV0aG9yPk1hY2tlbnppZSwgSS48L2F1dGhvcj48YXV0aG9yPk1hbGRvbmFkbywgTS48L2F1dGhv
cj48YXV0aG9yPk1hbm9vY2hlaHJpLCBNLjwvYXV0aG9yPjxhdXRob3I+TWNHaW5uaXMsIFMuPC9h
dXRob3I+PGF1dGhvcj5NY0tpbmxleSwgRS48L2F1dGhvcj48YXV0aG9yPk1lbmRleiwgTS4gRi48
L2F1dGhvcj48YXV0aG9yPk1pbGxlciwgQi48L2F1dGhvcj48YXV0aG9yPk11bHRhbmksIE4uPC9h
dXRob3I+PGF1dGhvcj5Pbnlpa2UsIEMuPC9hdXRob3I+PGF1dGhvcj5QYWRtYW5hYmhhbiwgSi48
L2F1dGhvcj48YXV0aG9yPlBhbnRlbHlhdCwgQS48L2F1dGhvcj48YXV0aG9yPlBlYXJsbWFuLCBS
LjwvYXV0aG9yPjxhdXRob3I+UGV0cnVjZWxsaSwgTC48L2F1dGhvcj48YXV0aG9yPlBvdHRlciwg
TS48L2F1dGhvcj48YXV0aG9yPlJhZGVtYWtlcnMsIFIuPC9hdXRob3I+PGF1dGhvcj5SYW1vcywg
RS4gTS48L2F1dGhvcj48YXV0aG9yPlJhbmtpbiwgSy48L2F1dGhvcj48YXV0aG9yPlJhc2NvdnNr
eSwgSy48L2F1dGhvcj48YXV0aG9yPlJvYmVyc29uLCBFLiBELjwvYXV0aG9yPjxhdXRob3I+Um9n
YWxza2ksIEUuPC9hdXRob3I+PGF1dGhvcj5TZW5nZHksIFAuPC9hdXRob3I+PGF1dGhvcj5TaGF3
LCBMLjwvYXV0aG9yPjxhdXRob3I+VGFydGFnbGlhLCBNLiBDLjwvYXV0aG9yPjxhdXRob3I+VGF0
dG9uLCBOLjwvYXV0aG9yPjxhdXRob3I+VGF5bG9yLCBKLjwvYXV0aG9yPjxhdXRob3I+VG9nYSwg
QS48L2F1dGhvcj48YXV0aG9yPlRyb2phbm93c2tpLCBKLiBRLjwvYXV0aG9yPjxhdXRob3I+V2Fu
ZywgUC48L2F1dGhvcj48YXV0aG9yPldlaW50cmF1YiwgUy48L2F1dGhvcj48YXV0aG9yPldvbmcs
IEIuPC9hdXRob3I+PGF1dGhvcj5Xc3pvbGVrLCBaLjwvYXV0aG9yPjwvYXV0aG9ycz48L2NvbnRy
aWJ1dG9ycz48YXV0aC1hZGRyZXNzPk1heW8gQ2xpbmljLCBSb2NoZXN0ZXIsIE1pbm5lc290YSwg
VVNBLiYjeEQ7VW5pdmVyc2l0eSBvZiBDYWxpZm9ybmlhIFNhbiBGcmFuY2lzY28sIFNhbiBGcmFu
Y2lzY28sIENhbGlmb3JuaWEsIFVTQS4mI3hEO0Nhc2UgV2VzdGVybiBSZXNlcnZlIFVuaXZlcnNp
dHksIENsZXZlbGFuZCwgT2hpbywgVVNBLiYjeEQ7VW5pdmVyc2l0eSBvZiBDYWxpZm9ybmlhIExv
cyBBbmdlbGVzLCBMb3MgQW5nZWxlcywgQ2FsaWZvcm5pYSwgVVNBLiYjeEQ7VW5pdmVyc2l0eSBv
ZiBQZW5uc3lsdmFuaWEsIFBoaWxhZGVscGhpYSwgUGVubnN5bHZhbmlhLCBVU0EuJiN4RDtUYXUg
Q29uc29ydGl1bSwgUmFpbndhdGVyIENoYXJpdGFibGUgRm91bmRhdGlvbiwgRm9ydCBXb3J0aCwg
VGV4YXMsIFVTQS4mI3hEO1VuaXZlcnNpdHkgb2YgV2FzaGluZ3RvbiwgU2VhdHRsZSwgV2FzaGlu
Z3RvbiwgVVNBLiYjeEQ7SGFydmFyZCBVbml2ZXJzaXR5L01hc3NhY2h1c2V0dHMgR2VuZXJhbCBI
b3NwaXRhbCwgQm9zdG9uLCBNYXNzYWNodXNldHRzLCBVU0EuJiN4RDtBc3NvY2lhdGlvbiBmb3Ig
RnJvbnRvdGVtcG9yYWwgRGVnZW5lcmF0aW9uLCBSYWRub3IsIFBlbm5zeWx2YW5pYSwgVVNBLiYj
eEQ7TmF0aW9uYWwgQ2VudHJhbGl6ZWQgUmVwb3NpdG9yeSBmb3IgQWx6aGVpbWVyJmFwb3M7cyBE
aXNlYXNlIGFuZCBSZWxhdGVkIERlbWVudGlhcyAoTkNSQUQpLCBJbmRpYW5hIFVuaXZlcnNpdHks
IEluZGlhbmFwb2xpcywgSW5kaWFuYSwgVVNBLiYjeEQ7VW5pdmVyc2l0eSBvZiBOb3J0aCBDYXJv
bGluYSwgQ2hhcGVsIEhpbGwsIE5vcnRoIENhcm9saW5hLCBVU0EuJiN4RDtKb2hucyBIb3BraW5z
IFVuaXZlcnNpdHksIEJhbHRpbW9yZSwgTWFyeWxhbmQsIFVTQS4mI3hEO1VuaXZlcnNpdHkgb2Yg
VG9yb250bywgVG9yb250bywgT250YXJpbywgQ2FuYWRhLiYjeEQ7V2FzaGluZ3RvbiBVbml2ZXJz
aXR5LCBTdC4gTG91aXMsIE1pc3NvdXJpLCBVU0EuJiN4RDtDb2x1bWJpYSBVbml2ZXJzaXR5LCBO
ZXcgWW9yaywgTmV3IFlvcmssIFVTQS4mI3hEO01heW8gQ2xpbmljLCBKYWNrc29udmlsbGUsIEZs
b3JpZGEsIFVTQS4mI3hEO05vcnRod2VzdGVybiBVbml2ZXJzaXR5LCBDaGljYWdvLCBJbGxpbm9p
cywgVVNBLiYjeEQ7VW5pdmVyc2l0eSBvZiBCcml0aXNoIENvbHVtYmlhLCBWYW5jb3V2ZXIsIEJy
aXRpc2ggQ29sdW1iaWEsIENhbmFkYS4mI3hEO1VuaXZlcnNpdHkgb2YgVGV4YXMgU291dGh3ZXN0
ZXJuLCBEYWxsYXMsIFRleGFzLCBVU0EuJiN4RDtOYXRpb25hbCBBbHpoZWltZXIgQ29vcmRpbmF0
aW5nIENlbnRlciAoTkFDQyksIFVuaXZlcnNpdHkgb2YgV2FzaGluZ3RvbiwgU2VhdHRsZSwgV2Fz
aGluZ3RvbiwgVVNBLiYjeEQ7VW5pdmVyc2l0eSBvZiBDYWxpZm9ybmlhIFNhbiBEaWVnbywgU2Fu
IERpZWdvLCBDYWxpZm9ybmlhLCBVU0EuJiN4RDtOYXRpb25hbCBJbnN0aXR1dGUgb2YgTmV1cm9s
b2dpY2FsIERpc29yZGVycyBhbmQgU3Ryb2tlIChOSU5EUyksIEJldGhlc2RhLCBNYXJ5bGFuZCwg
VVNBLiYjeEQ7VW5pdmVyc2l0eSBvZiBBbGFiYW1hLCBCaXJtaW5naGFtLCBBbGFiYW1hLCBVU0Eu
JiN4RDtCbHVlZmllbGQgUHJvamVjdCwgU2FuIEZyYW5jaXNjbywgQ2FsaWZvcm5pYSwgVVNBLiYj
eEQ7TGFib3JhdG9yeSBvZiBOZXVyb2ltYWdpbmcgKExPTkkpLCBVbml2ZXJzaXR5IG9mIFNvdXRo
ZXJuIENhbGlmb3JuaWEsIExvcyBBbmdlbGVzLCBDYWxpZm9ybmlhLCBVU0EuPC9hdXRoLWFkZHJl
c3M+PHRpdGxlcz48dGl0bGU+VXRpbGl0eSBvZiB0aGUgZ2xvYmFsIENEUigoUikpIHBsdXMgTkFD
QyBGVExEIHJhdGluZyBhbmQgZGV2ZWxvcG1lbnQgb2Ygc2NvcmluZyBydWxlczogRGF0YSBmcm9t
IHRoZSBBUlRGTC9MRUZGVERTIENvbnNvcnRpdW08L3RpdGxlPjxzZWNvbmRhcnktdGl0bGU+QWx6
aGVpbWVycyBEZW1lbnQ8L3NlY29uZGFyeS10aXRsZT48L3RpdGxlcz48cGVyaW9kaWNhbD48ZnVs
bC10aXRsZT5BbHpoZWltZXJzIERlbWVudDwvZnVsbC10aXRsZT48YWJici0xPkFsemhlaW1lciZh
cG9zO3MgJmFtcDsgZGVtZW50aWEgOiB0aGUgam91cm5hbCBvZiB0aGUgQWx6aGVpbWVyJmFwb3M7
cyBBc3NvY2lhdGlvbjwvYWJici0xPjwvcGVyaW9kaWNhbD48cGFnZXM+MTA2LTExNzwvcGFnZXM+
PHZvbHVtZT4xNjwvdm9sdW1lPjxudW1iZXI+MTwvbnVtYmVyPjxlZGl0aW9uPjIwMjAvMDEvMDk8
L2VkaXRpb24+PGtleXdvcmRzPjxrZXl3b3JkPipDRFIgcGx1cyBOQUNDIEZUTEQ8L2tleXdvcmQ+
PGtleXdvcmQ+KmNkcihyKTwva2V5d29yZD48a2V5d29yZD4qYmVoYXZpb3IsIGNvbXBvcnRtZW50
LCBhbmQgcGVyc29uYWxpdHk8L2tleXdvcmQ+PGtleXdvcmQ+KmZyb250b3RlbXBvcmFsIGxvYmFy
IGRlZ2VuZXJhdGlvbjwva2V5d29yZD48a2V5d29yZD4qZ2xvYmFsIHJhdGluZzwva2V5d29yZD48
a2V5d29yZD4qbGFuZ3VhZ2U8L2tleXdvcmQ+PC9rZXl3b3Jkcz48ZGF0ZXM+PHllYXI+MjAyMDwv
eWVhcj48cHViLWRhdGVzPjxkYXRlPkphbjwvZGF0ZT48L3B1Yi1kYXRlcz48L2RhdGVzPjxpc2Ju
PjE1NTItNTI3OSAoRWxlY3Ryb25pYykmI3hEOzE1NTItNTI2MCAoTGlua2luZyk8L2lzYm4+PGFj
Y2Vzc2lvbi1udW0+MzE5MTQyMTg8L2FjY2Vzc2lvbi1udW0+PHVybHM+PHJlbGF0ZWQtdXJscz48
dXJsPmh0dHBzOi8vd3d3Lm5jYmkubmxtLm5paC5nb3YvcHVibWVkLzMxOTE0MjE4PC91cmw+PC9y
ZWxhdGVkLXVybHM+PC91cmxzPjxjdXN0b20yPlBNQzcyMDIwNDU8L2N1c3RvbTI+PGVsZWN0cm9u
aWMtcmVzb3VyY2UtbnVtPjEwLjEwMDIvYWx6LjEyMDMzPC9lbGVjdHJvbmljLXJlc291cmNlLW51
bT48L3JlY29yZD48L0NpdGU+PC9FbmROb3RlPgB=
</w:fldData>
        </w:fldChar>
      </w:r>
      <w:r w:rsidR="00E96171">
        <w:rPr>
          <w:rFonts w:cs="Times New Roman"/>
        </w:rPr>
        <w:instrText xml:space="preserve"> ADDIN EN.CITE.DATA </w:instrText>
      </w:r>
      <w:r w:rsidR="00E96171">
        <w:rPr>
          <w:rFonts w:cs="Times New Roman"/>
        </w:rPr>
      </w:r>
      <w:r w:rsidR="00E96171">
        <w:rPr>
          <w:rFonts w:cs="Times New Roman"/>
        </w:rPr>
        <w:fldChar w:fldCharType="end"/>
      </w:r>
      <w:r w:rsidRPr="00984DD2">
        <w:rPr>
          <w:rFonts w:cs="Times New Roman"/>
        </w:rPr>
        <w:fldChar w:fldCharType="separate"/>
      </w:r>
      <w:r w:rsidR="00E96171" w:rsidRPr="00E96171">
        <w:rPr>
          <w:rFonts w:cs="Times New Roman"/>
          <w:noProof/>
          <w:vertAlign w:val="superscript"/>
        </w:rPr>
        <w:t>1,2</w:t>
      </w:r>
      <w:r w:rsidRPr="00984DD2">
        <w:rPr>
          <w:rFonts w:cs="Times New Roman"/>
        </w:rPr>
        <w:fldChar w:fldCharType="end"/>
      </w:r>
      <w:r w:rsidRPr="00984DD2">
        <w:rPr>
          <w:rFonts w:cs="Times New Roman"/>
        </w:rPr>
        <w:t xml:space="preserve">. Importantly, a global CDR® plus NACC FTLD score of 0 represents normal cognition, behavior and language functioning; a global score of 0.5 represents questionably or mild changes in cognitive, behavioral, or language functioning; and a </w:t>
      </w:r>
      <w:proofErr w:type="gramStart"/>
      <w:r w:rsidRPr="00984DD2">
        <w:rPr>
          <w:rFonts w:cs="Times New Roman"/>
        </w:rPr>
        <w:t>global scores</w:t>
      </w:r>
      <w:proofErr w:type="gramEnd"/>
      <w:r w:rsidRPr="00984DD2">
        <w:rPr>
          <w:rFonts w:cs="Times New Roman"/>
        </w:rPr>
        <w:t xml:space="preserve"> of 1-3 represent definite changes in cognitive, behavioral, or language functioning of mild (1), moderate (2) and marked (3) severity. Generally speaking, those with a global score of 0.5 are considered in the MCI stage, and those with a global score of 1 or higher have an overt FTLD phenotype. Furthermore, among asymptomatic mutation carriers who are followed longitudinally, </w:t>
      </w:r>
      <w:r w:rsidRPr="00984DD2">
        <w:rPr>
          <w:rFonts w:cs="Times New Roman"/>
          <w:i/>
        </w:rPr>
        <w:t>symptom onset</w:t>
      </w:r>
      <w:r w:rsidRPr="00984DD2">
        <w:rPr>
          <w:rFonts w:cs="Times New Roman"/>
        </w:rPr>
        <w:t xml:space="preserve"> is determined when the global CDR® plus NACC FTLD score goes from 0 to &gt;0 (which is usually 0.5 at first instance).</w:t>
      </w:r>
    </w:p>
    <w:p w14:paraId="5D72A32E" w14:textId="159C35CD" w:rsidR="00E96171" w:rsidRDefault="00E96171" w:rsidP="00FF06BE">
      <w:pPr>
        <w:spacing w:line="360" w:lineRule="auto"/>
      </w:pPr>
    </w:p>
    <w:p w14:paraId="01EE64F4" w14:textId="68EA25BE" w:rsidR="00E96171" w:rsidRPr="00E96171" w:rsidRDefault="00E96171" w:rsidP="00FF06BE">
      <w:pPr>
        <w:spacing w:line="360" w:lineRule="auto"/>
        <w:rPr>
          <w:b/>
          <w:bCs/>
        </w:rPr>
      </w:pPr>
      <w:r>
        <w:rPr>
          <w:b/>
          <w:bCs/>
        </w:rPr>
        <w:lastRenderedPageBreak/>
        <w:t>References</w:t>
      </w:r>
    </w:p>
    <w:p w14:paraId="6FE3AC18" w14:textId="77777777" w:rsidR="00E96171" w:rsidRPr="00E96171" w:rsidRDefault="00E96171" w:rsidP="00E96171">
      <w:pPr>
        <w:pStyle w:val="EndNoteBibliography"/>
        <w:ind w:left="720" w:hanging="720"/>
        <w:rPr>
          <w:noProof/>
        </w:rPr>
      </w:pPr>
      <w:r>
        <w:fldChar w:fldCharType="begin"/>
      </w:r>
      <w:r>
        <w:instrText xml:space="preserve"> ADDIN EN.REFLIST </w:instrText>
      </w:r>
      <w:r>
        <w:fldChar w:fldCharType="separate"/>
      </w:r>
      <w:r w:rsidRPr="00E96171">
        <w:rPr>
          <w:noProof/>
        </w:rPr>
        <w:t>1.</w:t>
      </w:r>
      <w:r w:rsidRPr="00E96171">
        <w:rPr>
          <w:noProof/>
        </w:rPr>
        <w:tab/>
        <w:t xml:space="preserve">Miyagawa T, Brushaber D, Syrjanen J, et al. Use of the CDR(R) plus NACC FTLD in mild FTLD: Data from the ARTFL/LEFFTDS consortium. </w:t>
      </w:r>
      <w:r w:rsidRPr="00E96171">
        <w:rPr>
          <w:i/>
          <w:noProof/>
        </w:rPr>
        <w:t xml:space="preserve">Alzheimer's &amp; dementia : the journal of the Alzheimer's Association. </w:t>
      </w:r>
      <w:r w:rsidRPr="00E96171">
        <w:rPr>
          <w:noProof/>
        </w:rPr>
        <w:t>2020;16(1):79-90.</w:t>
      </w:r>
    </w:p>
    <w:p w14:paraId="16806C40" w14:textId="77777777" w:rsidR="00E96171" w:rsidRPr="00E96171" w:rsidRDefault="00E96171" w:rsidP="00E96171">
      <w:pPr>
        <w:pStyle w:val="EndNoteBibliography"/>
        <w:ind w:left="720" w:hanging="720"/>
        <w:rPr>
          <w:noProof/>
        </w:rPr>
      </w:pPr>
      <w:r w:rsidRPr="00E96171">
        <w:rPr>
          <w:noProof/>
        </w:rPr>
        <w:t>2.</w:t>
      </w:r>
      <w:r w:rsidRPr="00E96171">
        <w:rPr>
          <w:noProof/>
        </w:rPr>
        <w:tab/>
        <w:t xml:space="preserve">Miyagawa T, Brushaber D, Syrjanen J, et al. Utility of the global CDR((R)) plus NACC FTLD rating and development of scoring rules: Data from the ARTFL/LEFFTDS Consortium. </w:t>
      </w:r>
      <w:r w:rsidRPr="00E96171">
        <w:rPr>
          <w:i/>
          <w:noProof/>
        </w:rPr>
        <w:t xml:space="preserve">Alzheimer's &amp; dementia : the journal of the Alzheimer's Association. </w:t>
      </w:r>
      <w:r w:rsidRPr="00E96171">
        <w:rPr>
          <w:noProof/>
        </w:rPr>
        <w:t>2020;16(1):106-117.</w:t>
      </w:r>
    </w:p>
    <w:p w14:paraId="24BB7088" w14:textId="262FE567" w:rsidR="008C5C1C" w:rsidRDefault="00E96171" w:rsidP="00FF06BE">
      <w:pPr>
        <w:spacing w:line="360" w:lineRule="auto"/>
      </w:pPr>
      <w:r>
        <w:fldChar w:fldCharType="end"/>
      </w:r>
    </w:p>
    <w:sectPr w:rsidR="008C5C1C" w:rsidSect="00C501C6">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CA34B6" w14:textId="77777777" w:rsidR="00E943D0" w:rsidRDefault="00E943D0" w:rsidP="0074665F">
      <w:pPr>
        <w:spacing w:after="0" w:line="240" w:lineRule="auto"/>
      </w:pPr>
      <w:r>
        <w:separator/>
      </w:r>
    </w:p>
  </w:endnote>
  <w:endnote w:type="continuationSeparator" w:id="0">
    <w:p w14:paraId="7374096E" w14:textId="77777777" w:rsidR="00E943D0" w:rsidRDefault="00E943D0" w:rsidP="007466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5090901"/>
      <w:docPartObj>
        <w:docPartGallery w:val="Page Numbers (Bottom of Page)"/>
        <w:docPartUnique/>
      </w:docPartObj>
    </w:sdtPr>
    <w:sdtEndPr>
      <w:rPr>
        <w:noProof/>
      </w:rPr>
    </w:sdtEndPr>
    <w:sdtContent>
      <w:p w14:paraId="412E39F9" w14:textId="40F90EC9" w:rsidR="0074665F" w:rsidRDefault="0074665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DD127D" w14:textId="77777777" w:rsidR="0074665F" w:rsidRDefault="007466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95C9B0" w14:textId="77777777" w:rsidR="00E943D0" w:rsidRDefault="00E943D0" w:rsidP="0074665F">
      <w:pPr>
        <w:spacing w:after="0" w:line="240" w:lineRule="auto"/>
      </w:pPr>
      <w:r>
        <w:separator/>
      </w:r>
    </w:p>
  </w:footnote>
  <w:footnote w:type="continuationSeparator" w:id="0">
    <w:p w14:paraId="52BB4E2D" w14:textId="77777777" w:rsidR="00E943D0" w:rsidRDefault="00E943D0" w:rsidP="007466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4F0A1B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7443E9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6868E9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87A0E8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50E612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CAC740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0AC63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C7CBA4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C290D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DAC37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8333D7"/>
    <w:multiLevelType w:val="hybridMultilevel"/>
    <w:tmpl w:val="03BCC5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A993F77"/>
    <w:multiLevelType w:val="hybridMultilevel"/>
    <w:tmpl w:val="088410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DEE02F0"/>
    <w:multiLevelType w:val="hybridMultilevel"/>
    <w:tmpl w:val="C4BE3472"/>
    <w:lvl w:ilvl="0" w:tplc="55ECD3DA">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36F4268"/>
    <w:multiLevelType w:val="hybridMultilevel"/>
    <w:tmpl w:val="915AA8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5DA1005"/>
    <w:multiLevelType w:val="hybridMultilevel"/>
    <w:tmpl w:val="26B205B6"/>
    <w:lvl w:ilvl="0" w:tplc="6FCAF65E">
      <w:start w:val="1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C23111D"/>
    <w:multiLevelType w:val="hybridMultilevel"/>
    <w:tmpl w:val="284C52DE"/>
    <w:lvl w:ilvl="0" w:tplc="04090005">
      <w:start w:val="1"/>
      <w:numFmt w:val="bullet"/>
      <w:lvlText w:val=""/>
      <w:lvlJc w:val="left"/>
      <w:pPr>
        <w:ind w:left="2160" w:hanging="360"/>
      </w:pPr>
      <w:rPr>
        <w:rFonts w:ascii="Wingdings" w:hAnsi="Wingdings"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1EAA0E66"/>
    <w:multiLevelType w:val="hybridMultilevel"/>
    <w:tmpl w:val="EF9E4004"/>
    <w:lvl w:ilvl="0" w:tplc="932A52D4">
      <w:start w:val="1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F275F09"/>
    <w:multiLevelType w:val="multilevel"/>
    <w:tmpl w:val="5148AF28"/>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8" w15:restartNumberingAfterBreak="0">
    <w:nsid w:val="2C725AA8"/>
    <w:multiLevelType w:val="hybridMultilevel"/>
    <w:tmpl w:val="8ECC95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DB815A8"/>
    <w:multiLevelType w:val="hybridMultilevel"/>
    <w:tmpl w:val="055C04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FC0058"/>
    <w:multiLevelType w:val="hybridMultilevel"/>
    <w:tmpl w:val="7D42BCC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19C7AE9"/>
    <w:multiLevelType w:val="hybridMultilevel"/>
    <w:tmpl w:val="1B306E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DB1D4D"/>
    <w:multiLevelType w:val="multilevel"/>
    <w:tmpl w:val="6DAAA1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BA4419E"/>
    <w:multiLevelType w:val="hybridMultilevel"/>
    <w:tmpl w:val="10AA8580"/>
    <w:lvl w:ilvl="0" w:tplc="0409000F">
      <w:start w:val="1"/>
      <w:numFmt w:val="decimal"/>
      <w:lvlText w:val="%1."/>
      <w:lvlJc w:val="left"/>
      <w:pPr>
        <w:ind w:left="720" w:hanging="360"/>
      </w:pPr>
      <w:rPr>
        <w:rFonts w:hint="default"/>
      </w:rPr>
    </w:lvl>
    <w:lvl w:ilvl="1" w:tplc="04090017">
      <w:start w:val="1"/>
      <w:numFmt w:val="lowerLetter"/>
      <w:lvlText w:val="%2)"/>
      <w:lvlJc w:val="left"/>
      <w:pPr>
        <w:ind w:left="108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D163F76"/>
    <w:multiLevelType w:val="hybridMultilevel"/>
    <w:tmpl w:val="B21C4D56"/>
    <w:lvl w:ilvl="0" w:tplc="5678D3DC">
      <w:start w:val="1"/>
      <w:numFmt w:val="bullet"/>
      <w:lvlText w:val="•"/>
      <w:lvlJc w:val="left"/>
      <w:pPr>
        <w:tabs>
          <w:tab w:val="num" w:pos="720"/>
        </w:tabs>
        <w:ind w:left="720" w:hanging="360"/>
      </w:pPr>
      <w:rPr>
        <w:rFonts w:ascii="Arial" w:hAnsi="Arial" w:hint="default"/>
      </w:rPr>
    </w:lvl>
    <w:lvl w:ilvl="1" w:tplc="25FECECE" w:tentative="1">
      <w:start w:val="1"/>
      <w:numFmt w:val="bullet"/>
      <w:lvlText w:val="•"/>
      <w:lvlJc w:val="left"/>
      <w:pPr>
        <w:tabs>
          <w:tab w:val="num" w:pos="1440"/>
        </w:tabs>
        <w:ind w:left="1440" w:hanging="360"/>
      </w:pPr>
      <w:rPr>
        <w:rFonts w:ascii="Arial" w:hAnsi="Arial" w:hint="default"/>
      </w:rPr>
    </w:lvl>
    <w:lvl w:ilvl="2" w:tplc="374A8BE6" w:tentative="1">
      <w:start w:val="1"/>
      <w:numFmt w:val="bullet"/>
      <w:lvlText w:val="•"/>
      <w:lvlJc w:val="left"/>
      <w:pPr>
        <w:tabs>
          <w:tab w:val="num" w:pos="2160"/>
        </w:tabs>
        <w:ind w:left="2160" w:hanging="360"/>
      </w:pPr>
      <w:rPr>
        <w:rFonts w:ascii="Arial" w:hAnsi="Arial" w:hint="default"/>
      </w:rPr>
    </w:lvl>
    <w:lvl w:ilvl="3" w:tplc="6AA009CC" w:tentative="1">
      <w:start w:val="1"/>
      <w:numFmt w:val="bullet"/>
      <w:lvlText w:val="•"/>
      <w:lvlJc w:val="left"/>
      <w:pPr>
        <w:tabs>
          <w:tab w:val="num" w:pos="2880"/>
        </w:tabs>
        <w:ind w:left="2880" w:hanging="360"/>
      </w:pPr>
      <w:rPr>
        <w:rFonts w:ascii="Arial" w:hAnsi="Arial" w:hint="default"/>
      </w:rPr>
    </w:lvl>
    <w:lvl w:ilvl="4" w:tplc="40D8FC72" w:tentative="1">
      <w:start w:val="1"/>
      <w:numFmt w:val="bullet"/>
      <w:lvlText w:val="•"/>
      <w:lvlJc w:val="left"/>
      <w:pPr>
        <w:tabs>
          <w:tab w:val="num" w:pos="3600"/>
        </w:tabs>
        <w:ind w:left="3600" w:hanging="360"/>
      </w:pPr>
      <w:rPr>
        <w:rFonts w:ascii="Arial" w:hAnsi="Arial" w:hint="default"/>
      </w:rPr>
    </w:lvl>
    <w:lvl w:ilvl="5" w:tplc="234A4B30" w:tentative="1">
      <w:start w:val="1"/>
      <w:numFmt w:val="bullet"/>
      <w:lvlText w:val="•"/>
      <w:lvlJc w:val="left"/>
      <w:pPr>
        <w:tabs>
          <w:tab w:val="num" w:pos="4320"/>
        </w:tabs>
        <w:ind w:left="4320" w:hanging="360"/>
      </w:pPr>
      <w:rPr>
        <w:rFonts w:ascii="Arial" w:hAnsi="Arial" w:hint="default"/>
      </w:rPr>
    </w:lvl>
    <w:lvl w:ilvl="6" w:tplc="DCDA4D62" w:tentative="1">
      <w:start w:val="1"/>
      <w:numFmt w:val="bullet"/>
      <w:lvlText w:val="•"/>
      <w:lvlJc w:val="left"/>
      <w:pPr>
        <w:tabs>
          <w:tab w:val="num" w:pos="5040"/>
        </w:tabs>
        <w:ind w:left="5040" w:hanging="360"/>
      </w:pPr>
      <w:rPr>
        <w:rFonts w:ascii="Arial" w:hAnsi="Arial" w:hint="default"/>
      </w:rPr>
    </w:lvl>
    <w:lvl w:ilvl="7" w:tplc="3D9A9C18" w:tentative="1">
      <w:start w:val="1"/>
      <w:numFmt w:val="bullet"/>
      <w:lvlText w:val="•"/>
      <w:lvlJc w:val="left"/>
      <w:pPr>
        <w:tabs>
          <w:tab w:val="num" w:pos="5760"/>
        </w:tabs>
        <w:ind w:left="5760" w:hanging="360"/>
      </w:pPr>
      <w:rPr>
        <w:rFonts w:ascii="Arial" w:hAnsi="Arial" w:hint="default"/>
      </w:rPr>
    </w:lvl>
    <w:lvl w:ilvl="8" w:tplc="DC9495A0"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14D799E"/>
    <w:multiLevelType w:val="hybridMultilevel"/>
    <w:tmpl w:val="504CD1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0858BD"/>
    <w:multiLevelType w:val="hybridMultilevel"/>
    <w:tmpl w:val="F7FE95D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5F7AD9"/>
    <w:multiLevelType w:val="hybridMultilevel"/>
    <w:tmpl w:val="4C72052C"/>
    <w:lvl w:ilvl="0" w:tplc="55ECD3DA">
      <w:start w:val="1"/>
      <w:numFmt w:val="decimal"/>
      <w:lvlText w:val="%1."/>
      <w:lvlJc w:val="left"/>
      <w:pPr>
        <w:ind w:left="360" w:hanging="360"/>
      </w:pPr>
      <w:rPr>
        <w:rFonts w:hint="default"/>
      </w:rPr>
    </w:lvl>
    <w:lvl w:ilvl="1" w:tplc="04090017">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A3D1298"/>
    <w:multiLevelType w:val="hybridMultilevel"/>
    <w:tmpl w:val="02720A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196C79"/>
    <w:multiLevelType w:val="hybridMultilevel"/>
    <w:tmpl w:val="53369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E3A6512"/>
    <w:multiLevelType w:val="hybridMultilevel"/>
    <w:tmpl w:val="7D5808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E6578B8"/>
    <w:multiLevelType w:val="hybridMultilevel"/>
    <w:tmpl w:val="F404F19A"/>
    <w:lvl w:ilvl="0" w:tplc="04090005">
      <w:start w:val="1"/>
      <w:numFmt w:val="bullet"/>
      <w:lvlText w:val=""/>
      <w:lvlJc w:val="left"/>
      <w:pPr>
        <w:ind w:left="2160" w:hanging="360"/>
      </w:pPr>
      <w:rPr>
        <w:rFonts w:ascii="Wingdings" w:hAnsi="Wingdings" w:hint="default"/>
      </w:rPr>
    </w:lvl>
    <w:lvl w:ilvl="1" w:tplc="2B5E11F2">
      <w:start w:val="1"/>
      <w:numFmt w:val="bullet"/>
      <w:lvlText w:val=""/>
      <w:lvlJc w:val="left"/>
      <w:pPr>
        <w:ind w:left="1440" w:hanging="360"/>
      </w:pPr>
      <w:rPr>
        <w:rFonts w:ascii="Symbol" w:hAnsi="Symbol" w:hint="default"/>
        <w:color w:val="auto"/>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75260120"/>
    <w:multiLevelType w:val="hybridMultilevel"/>
    <w:tmpl w:val="89E22E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535557E"/>
    <w:multiLevelType w:val="hybridMultilevel"/>
    <w:tmpl w:val="F02C57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58A7D60"/>
    <w:multiLevelType w:val="hybridMultilevel"/>
    <w:tmpl w:val="9CD87B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98E7F97"/>
    <w:multiLevelType w:val="hybridMultilevel"/>
    <w:tmpl w:val="48CE9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CD66FFB"/>
    <w:multiLevelType w:val="hybridMultilevel"/>
    <w:tmpl w:val="1B2843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30"/>
  </w:num>
  <w:num w:numId="12">
    <w:abstractNumId w:val="19"/>
  </w:num>
  <w:num w:numId="13">
    <w:abstractNumId w:val="33"/>
  </w:num>
  <w:num w:numId="14">
    <w:abstractNumId w:val="13"/>
  </w:num>
  <w:num w:numId="15">
    <w:abstractNumId w:val="10"/>
  </w:num>
  <w:num w:numId="16">
    <w:abstractNumId w:val="28"/>
  </w:num>
  <w:num w:numId="17">
    <w:abstractNumId w:val="29"/>
  </w:num>
  <w:num w:numId="18">
    <w:abstractNumId w:val="32"/>
  </w:num>
  <w:num w:numId="19">
    <w:abstractNumId w:val="21"/>
  </w:num>
  <w:num w:numId="20">
    <w:abstractNumId w:val="15"/>
  </w:num>
  <w:num w:numId="21">
    <w:abstractNumId w:val="17"/>
  </w:num>
  <w:num w:numId="22">
    <w:abstractNumId w:val="31"/>
  </w:num>
  <w:num w:numId="23">
    <w:abstractNumId w:val="14"/>
  </w:num>
  <w:num w:numId="24">
    <w:abstractNumId w:val="16"/>
  </w:num>
  <w:num w:numId="25">
    <w:abstractNumId w:val="34"/>
  </w:num>
  <w:num w:numId="26">
    <w:abstractNumId w:val="27"/>
  </w:num>
  <w:num w:numId="27">
    <w:abstractNumId w:val="26"/>
  </w:num>
  <w:num w:numId="28">
    <w:abstractNumId w:val="12"/>
  </w:num>
  <w:num w:numId="29">
    <w:abstractNumId w:val="11"/>
  </w:num>
  <w:num w:numId="30">
    <w:abstractNumId w:val="20"/>
  </w:num>
  <w:num w:numId="31">
    <w:abstractNumId w:val="35"/>
  </w:num>
  <w:num w:numId="32">
    <w:abstractNumId w:val="25"/>
  </w:num>
  <w:num w:numId="33">
    <w:abstractNumId w:val="24"/>
  </w:num>
  <w:num w:numId="34">
    <w:abstractNumId w:val="22"/>
  </w:num>
  <w:num w:numId="35">
    <w:abstractNumId w:val="36"/>
  </w:num>
  <w:num w:numId="36">
    <w:abstractNumId w:val="23"/>
  </w:num>
  <w:num w:numId="3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az9epta5zxz5etw07vv9s1e9f2drszxv2r&quot;&gt;Main Library (OS Catalin)&lt;record-ids&gt;&lt;item&gt;9983&lt;/item&gt;&lt;item&gt;9984&lt;/item&gt;&lt;/record-ids&gt;&lt;/item&gt;&lt;/Libraries&gt;"/>
  </w:docVars>
  <w:rsids>
    <w:rsidRoot w:val="009F3B7B"/>
    <w:rsid w:val="00000A9A"/>
    <w:rsid w:val="000106A1"/>
    <w:rsid w:val="00014B47"/>
    <w:rsid w:val="00021C57"/>
    <w:rsid w:val="000259A7"/>
    <w:rsid w:val="00033E09"/>
    <w:rsid w:val="00035B21"/>
    <w:rsid w:val="00036D56"/>
    <w:rsid w:val="000474C8"/>
    <w:rsid w:val="0006087D"/>
    <w:rsid w:val="00065604"/>
    <w:rsid w:val="000679A3"/>
    <w:rsid w:val="00073054"/>
    <w:rsid w:val="00081962"/>
    <w:rsid w:val="000844C7"/>
    <w:rsid w:val="00085A01"/>
    <w:rsid w:val="00086FDB"/>
    <w:rsid w:val="000923EC"/>
    <w:rsid w:val="000A2373"/>
    <w:rsid w:val="000B0754"/>
    <w:rsid w:val="000B6225"/>
    <w:rsid w:val="000B6EB9"/>
    <w:rsid w:val="000C145F"/>
    <w:rsid w:val="000C291E"/>
    <w:rsid w:val="000C5403"/>
    <w:rsid w:val="000E0D31"/>
    <w:rsid w:val="000F445E"/>
    <w:rsid w:val="001024FF"/>
    <w:rsid w:val="0010337C"/>
    <w:rsid w:val="00105EE1"/>
    <w:rsid w:val="00114C02"/>
    <w:rsid w:val="00125C50"/>
    <w:rsid w:val="00126770"/>
    <w:rsid w:val="0013193D"/>
    <w:rsid w:val="00132DCA"/>
    <w:rsid w:val="00132EB8"/>
    <w:rsid w:val="0015086B"/>
    <w:rsid w:val="00153F7E"/>
    <w:rsid w:val="001670F5"/>
    <w:rsid w:val="001871BE"/>
    <w:rsid w:val="00194DDD"/>
    <w:rsid w:val="001A39FA"/>
    <w:rsid w:val="001A4B0D"/>
    <w:rsid w:val="001B3EBB"/>
    <w:rsid w:val="001C3903"/>
    <w:rsid w:val="001C78A3"/>
    <w:rsid w:val="001D3CE7"/>
    <w:rsid w:val="001D56A6"/>
    <w:rsid w:val="001D5CE9"/>
    <w:rsid w:val="001E090F"/>
    <w:rsid w:val="001E1D29"/>
    <w:rsid w:val="001E5560"/>
    <w:rsid w:val="001F39CC"/>
    <w:rsid w:val="001F5F5B"/>
    <w:rsid w:val="001F65EE"/>
    <w:rsid w:val="002204F1"/>
    <w:rsid w:val="0022512C"/>
    <w:rsid w:val="002368FF"/>
    <w:rsid w:val="002407AA"/>
    <w:rsid w:val="00246232"/>
    <w:rsid w:val="00247F88"/>
    <w:rsid w:val="00253765"/>
    <w:rsid w:val="00256060"/>
    <w:rsid w:val="00256CFE"/>
    <w:rsid w:val="002630A6"/>
    <w:rsid w:val="0026405F"/>
    <w:rsid w:val="0028454C"/>
    <w:rsid w:val="00287142"/>
    <w:rsid w:val="002A676F"/>
    <w:rsid w:val="002B43FC"/>
    <w:rsid w:val="002D1205"/>
    <w:rsid w:val="002F5A02"/>
    <w:rsid w:val="00301CAC"/>
    <w:rsid w:val="00303743"/>
    <w:rsid w:val="00312550"/>
    <w:rsid w:val="003246CA"/>
    <w:rsid w:val="00345044"/>
    <w:rsid w:val="00347723"/>
    <w:rsid w:val="00350E41"/>
    <w:rsid w:val="00352670"/>
    <w:rsid w:val="003549AB"/>
    <w:rsid w:val="003578D8"/>
    <w:rsid w:val="003613E9"/>
    <w:rsid w:val="003656EF"/>
    <w:rsid w:val="003675A4"/>
    <w:rsid w:val="00380305"/>
    <w:rsid w:val="00392233"/>
    <w:rsid w:val="003923A7"/>
    <w:rsid w:val="003927B0"/>
    <w:rsid w:val="00395325"/>
    <w:rsid w:val="003A3B2E"/>
    <w:rsid w:val="003A518A"/>
    <w:rsid w:val="003B5331"/>
    <w:rsid w:val="003C1E13"/>
    <w:rsid w:val="003C263A"/>
    <w:rsid w:val="003D28EC"/>
    <w:rsid w:val="003D76A0"/>
    <w:rsid w:val="003E07BB"/>
    <w:rsid w:val="003F0388"/>
    <w:rsid w:val="003F1CD8"/>
    <w:rsid w:val="00412FD4"/>
    <w:rsid w:val="004131F3"/>
    <w:rsid w:val="00416EA2"/>
    <w:rsid w:val="00422765"/>
    <w:rsid w:val="00427937"/>
    <w:rsid w:val="00432898"/>
    <w:rsid w:val="00432B26"/>
    <w:rsid w:val="00432DEB"/>
    <w:rsid w:val="004515B2"/>
    <w:rsid w:val="00461822"/>
    <w:rsid w:val="004637A9"/>
    <w:rsid w:val="00463A17"/>
    <w:rsid w:val="00464040"/>
    <w:rsid w:val="00465E23"/>
    <w:rsid w:val="00473FA8"/>
    <w:rsid w:val="0048040C"/>
    <w:rsid w:val="00483D53"/>
    <w:rsid w:val="00492FDD"/>
    <w:rsid w:val="00493C04"/>
    <w:rsid w:val="004960FE"/>
    <w:rsid w:val="004A1346"/>
    <w:rsid w:val="004A1998"/>
    <w:rsid w:val="004A521E"/>
    <w:rsid w:val="004A5C55"/>
    <w:rsid w:val="004A690D"/>
    <w:rsid w:val="004B0146"/>
    <w:rsid w:val="004B55FB"/>
    <w:rsid w:val="004B5E90"/>
    <w:rsid w:val="004C4C5C"/>
    <w:rsid w:val="004D0893"/>
    <w:rsid w:val="004E458F"/>
    <w:rsid w:val="00502ED1"/>
    <w:rsid w:val="005143B5"/>
    <w:rsid w:val="005164DA"/>
    <w:rsid w:val="00523CC2"/>
    <w:rsid w:val="005323A7"/>
    <w:rsid w:val="00532BAA"/>
    <w:rsid w:val="00535E4E"/>
    <w:rsid w:val="0053717E"/>
    <w:rsid w:val="00544654"/>
    <w:rsid w:val="00544E75"/>
    <w:rsid w:val="00553049"/>
    <w:rsid w:val="00556E4E"/>
    <w:rsid w:val="005661FC"/>
    <w:rsid w:val="00571EBD"/>
    <w:rsid w:val="00573143"/>
    <w:rsid w:val="005853EC"/>
    <w:rsid w:val="00593C36"/>
    <w:rsid w:val="00595268"/>
    <w:rsid w:val="005978AD"/>
    <w:rsid w:val="00597A81"/>
    <w:rsid w:val="005A0E5A"/>
    <w:rsid w:val="005B204C"/>
    <w:rsid w:val="005B70D1"/>
    <w:rsid w:val="005C00B7"/>
    <w:rsid w:val="005C5A64"/>
    <w:rsid w:val="005C5B8D"/>
    <w:rsid w:val="005C78A3"/>
    <w:rsid w:val="005D15A4"/>
    <w:rsid w:val="005D1C07"/>
    <w:rsid w:val="005D5F7B"/>
    <w:rsid w:val="005E5DD7"/>
    <w:rsid w:val="005F0A71"/>
    <w:rsid w:val="005F2BBD"/>
    <w:rsid w:val="00612573"/>
    <w:rsid w:val="00615780"/>
    <w:rsid w:val="006212A1"/>
    <w:rsid w:val="00623B81"/>
    <w:rsid w:val="00627FE0"/>
    <w:rsid w:val="00631A7D"/>
    <w:rsid w:val="00640D6F"/>
    <w:rsid w:val="00641D55"/>
    <w:rsid w:val="00646024"/>
    <w:rsid w:val="00664931"/>
    <w:rsid w:val="00665BEA"/>
    <w:rsid w:val="006761F0"/>
    <w:rsid w:val="0067632B"/>
    <w:rsid w:val="0068018A"/>
    <w:rsid w:val="00684997"/>
    <w:rsid w:val="00686056"/>
    <w:rsid w:val="00686A1A"/>
    <w:rsid w:val="00694226"/>
    <w:rsid w:val="006961B4"/>
    <w:rsid w:val="00697996"/>
    <w:rsid w:val="006A5779"/>
    <w:rsid w:val="006A671C"/>
    <w:rsid w:val="006D2F06"/>
    <w:rsid w:val="006D5716"/>
    <w:rsid w:val="006D7741"/>
    <w:rsid w:val="006E6CEF"/>
    <w:rsid w:val="006F3B3C"/>
    <w:rsid w:val="00702483"/>
    <w:rsid w:val="00706113"/>
    <w:rsid w:val="00707FCD"/>
    <w:rsid w:val="007155F7"/>
    <w:rsid w:val="007168BF"/>
    <w:rsid w:val="0073045A"/>
    <w:rsid w:val="007354E5"/>
    <w:rsid w:val="00740D3F"/>
    <w:rsid w:val="00741DDD"/>
    <w:rsid w:val="0074665F"/>
    <w:rsid w:val="00756B72"/>
    <w:rsid w:val="00757997"/>
    <w:rsid w:val="007614CF"/>
    <w:rsid w:val="00762A44"/>
    <w:rsid w:val="00774F60"/>
    <w:rsid w:val="00782453"/>
    <w:rsid w:val="007951BD"/>
    <w:rsid w:val="00795D04"/>
    <w:rsid w:val="00797829"/>
    <w:rsid w:val="007C3097"/>
    <w:rsid w:val="007C4824"/>
    <w:rsid w:val="007E28D2"/>
    <w:rsid w:val="007F4DFE"/>
    <w:rsid w:val="00800894"/>
    <w:rsid w:val="008019BF"/>
    <w:rsid w:val="008052C1"/>
    <w:rsid w:val="008228FC"/>
    <w:rsid w:val="00824C46"/>
    <w:rsid w:val="00830B42"/>
    <w:rsid w:val="008413D6"/>
    <w:rsid w:val="00841597"/>
    <w:rsid w:val="00843060"/>
    <w:rsid w:val="00850D7B"/>
    <w:rsid w:val="00857A15"/>
    <w:rsid w:val="008620B4"/>
    <w:rsid w:val="00874D51"/>
    <w:rsid w:val="00877B93"/>
    <w:rsid w:val="00881AA5"/>
    <w:rsid w:val="00882D75"/>
    <w:rsid w:val="00887196"/>
    <w:rsid w:val="008B0840"/>
    <w:rsid w:val="008B3852"/>
    <w:rsid w:val="008C2EE1"/>
    <w:rsid w:val="008C5C1C"/>
    <w:rsid w:val="008C663D"/>
    <w:rsid w:val="008C6F49"/>
    <w:rsid w:val="008D7EBB"/>
    <w:rsid w:val="008F1522"/>
    <w:rsid w:val="008F1CC3"/>
    <w:rsid w:val="008F391F"/>
    <w:rsid w:val="008F42FA"/>
    <w:rsid w:val="00902BE5"/>
    <w:rsid w:val="00906EDB"/>
    <w:rsid w:val="00915050"/>
    <w:rsid w:val="00916373"/>
    <w:rsid w:val="00930054"/>
    <w:rsid w:val="00930937"/>
    <w:rsid w:val="009321B7"/>
    <w:rsid w:val="00932F38"/>
    <w:rsid w:val="00932F84"/>
    <w:rsid w:val="00933B3F"/>
    <w:rsid w:val="00941057"/>
    <w:rsid w:val="00966361"/>
    <w:rsid w:val="00973ECC"/>
    <w:rsid w:val="00976001"/>
    <w:rsid w:val="00982B93"/>
    <w:rsid w:val="00986267"/>
    <w:rsid w:val="009A0E0A"/>
    <w:rsid w:val="009A2B04"/>
    <w:rsid w:val="009A462E"/>
    <w:rsid w:val="009A47D8"/>
    <w:rsid w:val="009A5B20"/>
    <w:rsid w:val="009C29E2"/>
    <w:rsid w:val="009C6275"/>
    <w:rsid w:val="009D3802"/>
    <w:rsid w:val="009E56E6"/>
    <w:rsid w:val="009E7B2E"/>
    <w:rsid w:val="009E7C1F"/>
    <w:rsid w:val="009F3B7B"/>
    <w:rsid w:val="00A027CE"/>
    <w:rsid w:val="00A0384A"/>
    <w:rsid w:val="00A10F61"/>
    <w:rsid w:val="00A11317"/>
    <w:rsid w:val="00A315ED"/>
    <w:rsid w:val="00A32488"/>
    <w:rsid w:val="00A345D1"/>
    <w:rsid w:val="00A351A7"/>
    <w:rsid w:val="00A36970"/>
    <w:rsid w:val="00A462FC"/>
    <w:rsid w:val="00A512C4"/>
    <w:rsid w:val="00A65815"/>
    <w:rsid w:val="00A65CEB"/>
    <w:rsid w:val="00A67F15"/>
    <w:rsid w:val="00A74FA2"/>
    <w:rsid w:val="00A80FDB"/>
    <w:rsid w:val="00A83254"/>
    <w:rsid w:val="00A91142"/>
    <w:rsid w:val="00A95E28"/>
    <w:rsid w:val="00A962A2"/>
    <w:rsid w:val="00AA589E"/>
    <w:rsid w:val="00AC7046"/>
    <w:rsid w:val="00AD4624"/>
    <w:rsid w:val="00AD50FC"/>
    <w:rsid w:val="00AE0947"/>
    <w:rsid w:val="00AE0D59"/>
    <w:rsid w:val="00AF21CC"/>
    <w:rsid w:val="00AF3D33"/>
    <w:rsid w:val="00B03EEA"/>
    <w:rsid w:val="00B051AB"/>
    <w:rsid w:val="00B12833"/>
    <w:rsid w:val="00B26282"/>
    <w:rsid w:val="00B3603E"/>
    <w:rsid w:val="00B4791B"/>
    <w:rsid w:val="00B52549"/>
    <w:rsid w:val="00B534E9"/>
    <w:rsid w:val="00B54AD0"/>
    <w:rsid w:val="00B55A4D"/>
    <w:rsid w:val="00B6073A"/>
    <w:rsid w:val="00B64617"/>
    <w:rsid w:val="00B66F23"/>
    <w:rsid w:val="00BA704F"/>
    <w:rsid w:val="00BB7935"/>
    <w:rsid w:val="00BC08BB"/>
    <w:rsid w:val="00BC21E5"/>
    <w:rsid w:val="00BC700E"/>
    <w:rsid w:val="00BC78AA"/>
    <w:rsid w:val="00BD67C7"/>
    <w:rsid w:val="00BE5E3E"/>
    <w:rsid w:val="00BF0763"/>
    <w:rsid w:val="00BF1066"/>
    <w:rsid w:val="00C15BEF"/>
    <w:rsid w:val="00C23D1F"/>
    <w:rsid w:val="00C26099"/>
    <w:rsid w:val="00C35D08"/>
    <w:rsid w:val="00C4436B"/>
    <w:rsid w:val="00C501C6"/>
    <w:rsid w:val="00C51340"/>
    <w:rsid w:val="00C5156C"/>
    <w:rsid w:val="00C70CEA"/>
    <w:rsid w:val="00C71319"/>
    <w:rsid w:val="00C8096C"/>
    <w:rsid w:val="00C83516"/>
    <w:rsid w:val="00C84134"/>
    <w:rsid w:val="00C93BEF"/>
    <w:rsid w:val="00CA0323"/>
    <w:rsid w:val="00CA393F"/>
    <w:rsid w:val="00CB2223"/>
    <w:rsid w:val="00CC01AD"/>
    <w:rsid w:val="00CC55CC"/>
    <w:rsid w:val="00CD0006"/>
    <w:rsid w:val="00CD07EE"/>
    <w:rsid w:val="00CD5373"/>
    <w:rsid w:val="00CD57BE"/>
    <w:rsid w:val="00CE51E6"/>
    <w:rsid w:val="00D05A55"/>
    <w:rsid w:val="00D0685A"/>
    <w:rsid w:val="00D1066E"/>
    <w:rsid w:val="00D134A3"/>
    <w:rsid w:val="00D21B0D"/>
    <w:rsid w:val="00D42DC4"/>
    <w:rsid w:val="00D506FC"/>
    <w:rsid w:val="00D5160E"/>
    <w:rsid w:val="00D52F8D"/>
    <w:rsid w:val="00D6056E"/>
    <w:rsid w:val="00D72132"/>
    <w:rsid w:val="00D808BF"/>
    <w:rsid w:val="00D8374B"/>
    <w:rsid w:val="00D84706"/>
    <w:rsid w:val="00D97DCE"/>
    <w:rsid w:val="00DA437E"/>
    <w:rsid w:val="00DB05F7"/>
    <w:rsid w:val="00DC24A6"/>
    <w:rsid w:val="00DC65C1"/>
    <w:rsid w:val="00DD23B3"/>
    <w:rsid w:val="00DE7811"/>
    <w:rsid w:val="00DF1DB6"/>
    <w:rsid w:val="00DF2A36"/>
    <w:rsid w:val="00DF3589"/>
    <w:rsid w:val="00E0081D"/>
    <w:rsid w:val="00E0243B"/>
    <w:rsid w:val="00E14383"/>
    <w:rsid w:val="00E2237F"/>
    <w:rsid w:val="00E31A20"/>
    <w:rsid w:val="00E31E9D"/>
    <w:rsid w:val="00E35413"/>
    <w:rsid w:val="00E3777E"/>
    <w:rsid w:val="00E40857"/>
    <w:rsid w:val="00E45376"/>
    <w:rsid w:val="00E4693A"/>
    <w:rsid w:val="00E53DA7"/>
    <w:rsid w:val="00E546DF"/>
    <w:rsid w:val="00E56505"/>
    <w:rsid w:val="00E60F28"/>
    <w:rsid w:val="00E656E1"/>
    <w:rsid w:val="00E659FB"/>
    <w:rsid w:val="00E67191"/>
    <w:rsid w:val="00E81A0A"/>
    <w:rsid w:val="00E8765F"/>
    <w:rsid w:val="00E92A7D"/>
    <w:rsid w:val="00E943D0"/>
    <w:rsid w:val="00E96171"/>
    <w:rsid w:val="00E96F98"/>
    <w:rsid w:val="00EB6013"/>
    <w:rsid w:val="00EC46C4"/>
    <w:rsid w:val="00ED21C3"/>
    <w:rsid w:val="00EE1927"/>
    <w:rsid w:val="00EE3877"/>
    <w:rsid w:val="00EF7B41"/>
    <w:rsid w:val="00EF7D1D"/>
    <w:rsid w:val="00F066BB"/>
    <w:rsid w:val="00F12959"/>
    <w:rsid w:val="00F203C4"/>
    <w:rsid w:val="00F20BEE"/>
    <w:rsid w:val="00F25055"/>
    <w:rsid w:val="00F353FB"/>
    <w:rsid w:val="00F4167C"/>
    <w:rsid w:val="00F422D3"/>
    <w:rsid w:val="00F57480"/>
    <w:rsid w:val="00F57B22"/>
    <w:rsid w:val="00F611DC"/>
    <w:rsid w:val="00F6491B"/>
    <w:rsid w:val="00F67DEA"/>
    <w:rsid w:val="00F83FEA"/>
    <w:rsid w:val="00F90312"/>
    <w:rsid w:val="00F90C10"/>
    <w:rsid w:val="00F94E65"/>
    <w:rsid w:val="00FA7155"/>
    <w:rsid w:val="00FB51DA"/>
    <w:rsid w:val="00FC09B4"/>
    <w:rsid w:val="00FC5BD1"/>
    <w:rsid w:val="00FD0AE9"/>
    <w:rsid w:val="00FF06BE"/>
    <w:rsid w:val="00FF1440"/>
    <w:rsid w:val="00FF58B6"/>
    <w:rsid w:val="00FF5E9E"/>
    <w:rsid w:val="00FF61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37D20B6"/>
  <w15:docId w15:val="{6919CE26-11CE-41FD-A913-D7F6E4EF97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3CC2"/>
    <w:pPr>
      <w:spacing w:after="160" w:line="480" w:lineRule="auto"/>
      <w:jc w:val="both"/>
    </w:pPr>
    <w:rPr>
      <w:rFonts w:eastAsiaTheme="minorHAnsi" w:cstheme="minorBidi"/>
      <w:sz w:val="24"/>
      <w:szCs w:val="22"/>
      <w:lang w:val="en-CA" w:eastAsia="en-US"/>
    </w:rPr>
  </w:style>
  <w:style w:type="paragraph" w:styleId="Heading1">
    <w:name w:val="heading 1"/>
    <w:basedOn w:val="Normal"/>
    <w:next w:val="Normal"/>
    <w:link w:val="Heading1Char"/>
    <w:uiPriority w:val="9"/>
    <w:qFormat/>
    <w:locked/>
    <w:rsid w:val="00523CC2"/>
    <w:pPr>
      <w:keepNext/>
      <w:keepLines/>
      <w:pBdr>
        <w:top w:val="nil"/>
        <w:left w:val="nil"/>
        <w:bottom w:val="nil"/>
        <w:right w:val="nil"/>
        <w:between w:val="nil"/>
        <w:bar w:val="nil"/>
      </w:pBdr>
      <w:spacing w:before="480" w:after="120"/>
      <w:outlineLvl w:val="0"/>
    </w:pPr>
    <w:rPr>
      <w:rFonts w:eastAsia="Arial Unicode MS"/>
      <w:b/>
      <w:bCs/>
      <w:color w:val="7030A0"/>
      <w:sz w:val="36"/>
      <w:szCs w:val="48"/>
      <w:bdr w:val="nil"/>
      <w:lang w:val="en-US"/>
    </w:rPr>
  </w:style>
  <w:style w:type="paragraph" w:styleId="Heading2">
    <w:name w:val="heading 2"/>
    <w:basedOn w:val="Normal"/>
    <w:next w:val="Normal"/>
    <w:link w:val="Heading2Char"/>
    <w:uiPriority w:val="9"/>
    <w:qFormat/>
    <w:locked/>
    <w:rsid w:val="00523CC2"/>
    <w:pPr>
      <w:keepNext/>
      <w:keepLines/>
      <w:pBdr>
        <w:top w:val="nil"/>
        <w:left w:val="nil"/>
        <w:bottom w:val="nil"/>
        <w:right w:val="nil"/>
        <w:between w:val="nil"/>
        <w:bar w:val="nil"/>
      </w:pBdr>
      <w:spacing w:before="360" w:after="80"/>
      <w:outlineLvl w:val="1"/>
    </w:pPr>
    <w:rPr>
      <w:rFonts w:eastAsia="Arial Unicode MS"/>
      <w:b/>
      <w:bCs/>
      <w:color w:val="0070C0"/>
      <w:sz w:val="32"/>
      <w:szCs w:val="36"/>
      <w:bdr w:val="nil"/>
      <w:lang w:val="en-US"/>
    </w:rPr>
  </w:style>
  <w:style w:type="paragraph" w:styleId="Heading3">
    <w:name w:val="heading 3"/>
    <w:basedOn w:val="Normal"/>
    <w:next w:val="Normal"/>
    <w:link w:val="Heading3Char"/>
    <w:uiPriority w:val="9"/>
    <w:qFormat/>
    <w:locked/>
    <w:rsid w:val="00523CC2"/>
    <w:pPr>
      <w:keepNext/>
      <w:keepLines/>
      <w:spacing w:before="280" w:after="80"/>
      <w:outlineLvl w:val="2"/>
    </w:pPr>
    <w:rPr>
      <w:b/>
      <w:bCs/>
      <w:color w:val="00B0F0"/>
      <w:sz w:val="28"/>
      <w:szCs w:val="28"/>
    </w:rPr>
  </w:style>
  <w:style w:type="paragraph" w:styleId="Heading4">
    <w:name w:val="heading 4"/>
    <w:basedOn w:val="Normal"/>
    <w:next w:val="Normal"/>
    <w:link w:val="Heading4Char"/>
    <w:uiPriority w:val="9"/>
    <w:unhideWhenUsed/>
    <w:qFormat/>
    <w:locked/>
    <w:rsid w:val="00523CC2"/>
    <w:pPr>
      <w:keepNext/>
      <w:keepLines/>
      <w:spacing w:before="200"/>
      <w:outlineLvl w:val="3"/>
    </w:pPr>
    <w:rPr>
      <w:rFonts w:eastAsiaTheme="majorEastAsia"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3CC2"/>
    <w:rPr>
      <w:rFonts w:eastAsia="Arial Unicode MS" w:cstheme="minorBidi"/>
      <w:b/>
      <w:bCs/>
      <w:color w:val="7030A0"/>
      <w:sz w:val="36"/>
      <w:szCs w:val="48"/>
      <w:bdr w:val="nil"/>
      <w:lang w:val="en-US" w:eastAsia="en-US"/>
    </w:rPr>
  </w:style>
  <w:style w:type="character" w:customStyle="1" w:styleId="Heading2Char">
    <w:name w:val="Heading 2 Char"/>
    <w:basedOn w:val="DefaultParagraphFont"/>
    <w:link w:val="Heading2"/>
    <w:uiPriority w:val="9"/>
    <w:rsid w:val="00523CC2"/>
    <w:rPr>
      <w:rFonts w:eastAsia="Arial Unicode MS" w:cstheme="minorBidi"/>
      <w:b/>
      <w:bCs/>
      <w:color w:val="0070C0"/>
      <w:sz w:val="32"/>
      <w:szCs w:val="36"/>
      <w:bdr w:val="nil"/>
      <w:lang w:val="en-US" w:eastAsia="en-US"/>
    </w:rPr>
  </w:style>
  <w:style w:type="character" w:customStyle="1" w:styleId="Heading3Char">
    <w:name w:val="Heading 3 Char"/>
    <w:basedOn w:val="DefaultParagraphFont"/>
    <w:link w:val="Heading3"/>
    <w:uiPriority w:val="9"/>
    <w:rsid w:val="00523CC2"/>
    <w:rPr>
      <w:rFonts w:eastAsiaTheme="minorHAnsi" w:cstheme="minorBidi"/>
      <w:b/>
      <w:bCs/>
      <w:color w:val="00B0F0"/>
      <w:sz w:val="28"/>
      <w:szCs w:val="28"/>
      <w:lang w:val="en-CA" w:eastAsia="en-US"/>
    </w:rPr>
  </w:style>
  <w:style w:type="character" w:customStyle="1" w:styleId="Heading4Char">
    <w:name w:val="Heading 4 Char"/>
    <w:basedOn w:val="DefaultParagraphFont"/>
    <w:link w:val="Heading4"/>
    <w:uiPriority w:val="9"/>
    <w:rsid w:val="00523CC2"/>
    <w:rPr>
      <w:rFonts w:eastAsiaTheme="majorEastAsia" w:cstheme="majorBidi"/>
      <w:b/>
      <w:bCs/>
      <w:iCs/>
      <w:sz w:val="24"/>
      <w:szCs w:val="22"/>
      <w:lang w:val="en-CA" w:eastAsia="en-US"/>
    </w:rPr>
  </w:style>
  <w:style w:type="paragraph" w:styleId="NormalWeb">
    <w:name w:val="Normal (Web)"/>
    <w:basedOn w:val="Normal"/>
    <w:uiPriority w:val="99"/>
    <w:rsid w:val="00461822"/>
    <w:pPr>
      <w:spacing w:before="100" w:beforeAutospacing="1" w:after="100" w:afterAutospacing="1"/>
    </w:pPr>
  </w:style>
  <w:style w:type="character" w:styleId="Strong">
    <w:name w:val="Strong"/>
    <w:uiPriority w:val="99"/>
    <w:qFormat/>
    <w:rsid w:val="00461822"/>
    <w:rPr>
      <w:rFonts w:cs="Times New Roman"/>
      <w:b/>
      <w:bCs/>
    </w:rPr>
  </w:style>
  <w:style w:type="character" w:styleId="Hyperlink">
    <w:name w:val="Hyperlink"/>
    <w:uiPriority w:val="99"/>
    <w:rsid w:val="00461822"/>
    <w:rPr>
      <w:rFonts w:cs="Times New Roman"/>
      <w:color w:val="0000FF"/>
      <w:u w:val="single"/>
    </w:rPr>
  </w:style>
  <w:style w:type="character" w:styleId="Emphasis">
    <w:name w:val="Emphasis"/>
    <w:uiPriority w:val="20"/>
    <w:qFormat/>
    <w:rsid w:val="00461822"/>
    <w:rPr>
      <w:rFonts w:cs="Times New Roman"/>
      <w:i/>
      <w:iCs/>
    </w:rPr>
  </w:style>
  <w:style w:type="table" w:styleId="TableGrid">
    <w:name w:val="Table Grid"/>
    <w:basedOn w:val="TableNormal"/>
    <w:uiPriority w:val="39"/>
    <w:rsid w:val="002640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523CC2"/>
    <w:pPr>
      <w:shd w:val="pct15" w:color="auto" w:fill="auto"/>
      <w:spacing w:after="200" w:line="240" w:lineRule="auto"/>
    </w:pPr>
    <w:rPr>
      <w:rFonts w:eastAsia="Calibri"/>
      <w:sz w:val="18"/>
      <w:szCs w:val="18"/>
    </w:rPr>
  </w:style>
  <w:style w:type="character" w:customStyle="1" w:styleId="BalloonTextChar">
    <w:name w:val="Balloon Text Char"/>
    <w:basedOn w:val="DefaultParagraphFont"/>
    <w:link w:val="BalloonText"/>
    <w:uiPriority w:val="99"/>
    <w:locked/>
    <w:rsid w:val="00523CC2"/>
    <w:rPr>
      <w:rFonts w:eastAsia="Calibri" w:cstheme="minorBidi"/>
      <w:sz w:val="18"/>
      <w:szCs w:val="18"/>
      <w:shd w:val="pct15" w:color="auto" w:fill="auto"/>
      <w:lang w:val="en-CA" w:eastAsia="en-US"/>
    </w:rPr>
  </w:style>
  <w:style w:type="character" w:styleId="PlaceholderText">
    <w:name w:val="Placeholder Text"/>
    <w:basedOn w:val="DefaultParagraphFont"/>
    <w:uiPriority w:val="99"/>
    <w:semiHidden/>
    <w:rsid w:val="001670F5"/>
    <w:rPr>
      <w:color w:val="808080"/>
    </w:rPr>
  </w:style>
  <w:style w:type="character" w:styleId="FollowedHyperlink">
    <w:name w:val="FollowedHyperlink"/>
    <w:basedOn w:val="DefaultParagraphFont"/>
    <w:uiPriority w:val="99"/>
    <w:semiHidden/>
    <w:unhideWhenUsed/>
    <w:rsid w:val="00432DEB"/>
    <w:rPr>
      <w:color w:val="800080" w:themeColor="followedHyperlink"/>
      <w:u w:val="single"/>
    </w:rPr>
  </w:style>
  <w:style w:type="paragraph" w:styleId="Title">
    <w:name w:val="Title"/>
    <w:basedOn w:val="Normal"/>
    <w:next w:val="Normal"/>
    <w:link w:val="TitleChar"/>
    <w:uiPriority w:val="10"/>
    <w:qFormat/>
    <w:locked/>
    <w:rsid w:val="00523CC2"/>
    <w:pPr>
      <w:spacing w:after="0"/>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523CC2"/>
    <w:rPr>
      <w:rFonts w:eastAsiaTheme="majorEastAsia" w:cstheme="majorBidi"/>
      <w:b/>
      <w:spacing w:val="-10"/>
      <w:kern w:val="28"/>
      <w:sz w:val="36"/>
      <w:szCs w:val="56"/>
      <w:lang w:val="en-CA" w:eastAsia="en-US"/>
    </w:rPr>
  </w:style>
  <w:style w:type="character" w:styleId="UnresolvedMention">
    <w:name w:val="Unresolved Mention"/>
    <w:basedOn w:val="DefaultParagraphFont"/>
    <w:uiPriority w:val="99"/>
    <w:semiHidden/>
    <w:unhideWhenUsed/>
    <w:rsid w:val="00CA0323"/>
    <w:rPr>
      <w:color w:val="605E5C"/>
      <w:shd w:val="clear" w:color="auto" w:fill="E1DFDD"/>
    </w:rPr>
  </w:style>
  <w:style w:type="paragraph" w:customStyle="1" w:styleId="Authors">
    <w:name w:val="Authors"/>
    <w:basedOn w:val="Normal"/>
    <w:rsid w:val="00686056"/>
    <w:pPr>
      <w:spacing w:before="120" w:after="360" w:line="240" w:lineRule="auto"/>
      <w:jc w:val="center"/>
    </w:pPr>
    <w:rPr>
      <w:rFonts w:eastAsia="Times New Roman" w:cs="Times New Roman"/>
      <w:szCs w:val="24"/>
      <w:lang w:val="en-US"/>
    </w:rPr>
  </w:style>
  <w:style w:type="paragraph" w:customStyle="1" w:styleId="Head">
    <w:name w:val="Head"/>
    <w:basedOn w:val="Normal"/>
    <w:rsid w:val="00686056"/>
    <w:pPr>
      <w:keepNext/>
      <w:spacing w:before="120" w:after="120" w:line="240" w:lineRule="auto"/>
      <w:jc w:val="center"/>
      <w:outlineLvl w:val="0"/>
    </w:pPr>
    <w:rPr>
      <w:rFonts w:eastAsia="Times New Roman" w:cs="Times New Roman"/>
      <w:b/>
      <w:bCs/>
      <w:kern w:val="28"/>
      <w:sz w:val="28"/>
      <w:szCs w:val="28"/>
      <w:lang w:val="en-US"/>
    </w:rPr>
  </w:style>
  <w:style w:type="paragraph" w:customStyle="1" w:styleId="AbstractSummary">
    <w:name w:val="Abstract/Summary"/>
    <w:basedOn w:val="Normal"/>
    <w:rsid w:val="00686056"/>
    <w:pPr>
      <w:spacing w:before="120" w:after="0" w:line="240" w:lineRule="auto"/>
      <w:jc w:val="left"/>
    </w:pPr>
    <w:rPr>
      <w:rFonts w:eastAsia="Times New Roman" w:cs="Times New Roman"/>
      <w:szCs w:val="24"/>
      <w:lang w:val="en-US"/>
    </w:rPr>
  </w:style>
  <w:style w:type="paragraph" w:customStyle="1" w:styleId="Paragraph">
    <w:name w:val="Paragraph"/>
    <w:basedOn w:val="Normal"/>
    <w:rsid w:val="00686056"/>
    <w:pPr>
      <w:spacing w:before="120" w:after="0" w:line="240" w:lineRule="auto"/>
      <w:ind w:firstLine="720"/>
      <w:jc w:val="left"/>
    </w:pPr>
    <w:rPr>
      <w:rFonts w:eastAsia="Times New Roman" w:cs="Times New Roman"/>
      <w:szCs w:val="24"/>
      <w:lang w:val="en-US"/>
    </w:rPr>
  </w:style>
  <w:style w:type="paragraph" w:customStyle="1" w:styleId="Teaser">
    <w:name w:val="Teaser"/>
    <w:basedOn w:val="Normal"/>
    <w:rsid w:val="00F422D3"/>
    <w:pPr>
      <w:spacing w:before="120" w:after="0" w:line="240" w:lineRule="auto"/>
      <w:jc w:val="left"/>
    </w:pPr>
    <w:rPr>
      <w:rFonts w:eastAsia="Times New Roman" w:cs="Times New Roman"/>
      <w:szCs w:val="24"/>
      <w:lang w:val="en-US"/>
    </w:rPr>
  </w:style>
  <w:style w:type="paragraph" w:styleId="Header">
    <w:name w:val="header"/>
    <w:basedOn w:val="Normal"/>
    <w:link w:val="HeaderChar"/>
    <w:uiPriority w:val="99"/>
    <w:unhideWhenUsed/>
    <w:rsid w:val="007466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665F"/>
    <w:rPr>
      <w:rFonts w:eastAsiaTheme="minorHAnsi" w:cstheme="minorBidi"/>
      <w:sz w:val="24"/>
      <w:szCs w:val="22"/>
      <w:lang w:val="en-CA" w:eastAsia="en-US"/>
    </w:rPr>
  </w:style>
  <w:style w:type="paragraph" w:styleId="Footer">
    <w:name w:val="footer"/>
    <w:basedOn w:val="Normal"/>
    <w:link w:val="FooterChar"/>
    <w:uiPriority w:val="99"/>
    <w:unhideWhenUsed/>
    <w:rsid w:val="007466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665F"/>
    <w:rPr>
      <w:rFonts w:eastAsiaTheme="minorHAnsi" w:cstheme="minorBidi"/>
      <w:sz w:val="24"/>
      <w:szCs w:val="22"/>
      <w:lang w:val="en-CA" w:eastAsia="en-US"/>
    </w:rPr>
  </w:style>
  <w:style w:type="paragraph" w:styleId="ListParagraph">
    <w:name w:val="List Paragraph"/>
    <w:basedOn w:val="Normal"/>
    <w:link w:val="ListParagraphChar"/>
    <w:uiPriority w:val="34"/>
    <w:qFormat/>
    <w:rsid w:val="009A0E0A"/>
    <w:pPr>
      <w:spacing w:after="0" w:line="240" w:lineRule="auto"/>
      <w:ind w:left="720"/>
      <w:contextualSpacing/>
      <w:jc w:val="left"/>
    </w:pPr>
    <w:rPr>
      <w:rFonts w:asciiTheme="minorHAnsi" w:hAnsiTheme="minorHAnsi"/>
      <w:szCs w:val="24"/>
      <w:lang w:val="en-US"/>
    </w:rPr>
  </w:style>
  <w:style w:type="character" w:customStyle="1" w:styleId="ListParagraphChar">
    <w:name w:val="List Paragraph Char"/>
    <w:basedOn w:val="DefaultParagraphFont"/>
    <w:link w:val="ListParagraph"/>
    <w:uiPriority w:val="34"/>
    <w:rsid w:val="009A0E0A"/>
    <w:rPr>
      <w:rFonts w:asciiTheme="minorHAnsi" w:eastAsiaTheme="minorHAnsi" w:hAnsiTheme="minorHAnsi" w:cstheme="minorBidi"/>
      <w:sz w:val="24"/>
      <w:szCs w:val="24"/>
      <w:lang w:val="en-US" w:eastAsia="en-US"/>
    </w:rPr>
  </w:style>
  <w:style w:type="paragraph" w:styleId="CommentText">
    <w:name w:val="annotation text"/>
    <w:basedOn w:val="Normal"/>
    <w:link w:val="CommentTextChar"/>
    <w:uiPriority w:val="99"/>
    <w:unhideWhenUsed/>
    <w:rsid w:val="009A0E0A"/>
    <w:pPr>
      <w:spacing w:after="200" w:line="240" w:lineRule="auto"/>
      <w:jc w:val="left"/>
    </w:pPr>
    <w:rPr>
      <w:rFonts w:asciiTheme="minorHAnsi" w:hAnsiTheme="minorHAnsi"/>
      <w:sz w:val="20"/>
      <w:szCs w:val="20"/>
      <w:lang w:val="en-US"/>
    </w:rPr>
  </w:style>
  <w:style w:type="character" w:customStyle="1" w:styleId="CommentTextChar">
    <w:name w:val="Comment Text Char"/>
    <w:basedOn w:val="DefaultParagraphFont"/>
    <w:link w:val="CommentText"/>
    <w:uiPriority w:val="99"/>
    <w:rsid w:val="009A0E0A"/>
    <w:rPr>
      <w:rFonts w:asciiTheme="minorHAnsi" w:eastAsiaTheme="minorHAnsi" w:hAnsiTheme="minorHAnsi" w:cstheme="minorBidi"/>
      <w:lang w:val="en-US" w:eastAsia="en-US"/>
    </w:rPr>
  </w:style>
  <w:style w:type="character" w:customStyle="1" w:styleId="CommentSubjectChar">
    <w:name w:val="Comment Subject Char"/>
    <w:basedOn w:val="CommentTextChar"/>
    <w:link w:val="CommentSubject"/>
    <w:uiPriority w:val="99"/>
    <w:semiHidden/>
    <w:rsid w:val="009A0E0A"/>
    <w:rPr>
      <w:rFonts w:asciiTheme="minorHAnsi" w:eastAsiaTheme="minorHAnsi" w:hAnsiTheme="minorHAnsi" w:cstheme="minorBidi"/>
      <w:b/>
      <w:bCs/>
      <w:lang w:val="en-US" w:eastAsia="en-US"/>
    </w:rPr>
  </w:style>
  <w:style w:type="paragraph" w:styleId="CommentSubject">
    <w:name w:val="annotation subject"/>
    <w:basedOn w:val="CommentText"/>
    <w:next w:val="CommentText"/>
    <w:link w:val="CommentSubjectChar"/>
    <w:uiPriority w:val="99"/>
    <w:semiHidden/>
    <w:unhideWhenUsed/>
    <w:rsid w:val="009A0E0A"/>
    <w:pPr>
      <w:spacing w:after="0"/>
    </w:pPr>
    <w:rPr>
      <w:b/>
      <w:bCs/>
    </w:rPr>
  </w:style>
  <w:style w:type="paragraph" w:customStyle="1" w:styleId="EndNoteBibliographyTitle">
    <w:name w:val="EndNote Bibliography Title"/>
    <w:basedOn w:val="Normal"/>
    <w:link w:val="EndNoteBibliographyTitleChar"/>
    <w:rsid w:val="009A0E0A"/>
    <w:pPr>
      <w:spacing w:after="0" w:line="240" w:lineRule="auto"/>
      <w:jc w:val="center"/>
    </w:pPr>
    <w:rPr>
      <w:rFonts w:cs="Times New Roman"/>
      <w:szCs w:val="24"/>
      <w:lang w:val="en-US"/>
    </w:rPr>
  </w:style>
  <w:style w:type="character" w:customStyle="1" w:styleId="EndNoteBibliographyTitleChar">
    <w:name w:val="EndNote Bibliography Title Char"/>
    <w:basedOn w:val="DefaultParagraphFont"/>
    <w:link w:val="EndNoteBibliographyTitle"/>
    <w:rsid w:val="009A0E0A"/>
    <w:rPr>
      <w:rFonts w:eastAsiaTheme="minorHAnsi"/>
      <w:sz w:val="24"/>
      <w:szCs w:val="24"/>
      <w:lang w:val="en-US" w:eastAsia="en-US"/>
    </w:rPr>
  </w:style>
  <w:style w:type="paragraph" w:customStyle="1" w:styleId="EndNoteBibliography">
    <w:name w:val="EndNote Bibliography"/>
    <w:basedOn w:val="Normal"/>
    <w:link w:val="EndNoteBibliographyChar"/>
    <w:rsid w:val="009A0E0A"/>
    <w:pPr>
      <w:spacing w:after="0" w:line="240" w:lineRule="auto"/>
      <w:jc w:val="left"/>
    </w:pPr>
    <w:rPr>
      <w:rFonts w:cs="Times New Roman"/>
      <w:szCs w:val="24"/>
      <w:lang w:val="en-US"/>
    </w:rPr>
  </w:style>
  <w:style w:type="character" w:customStyle="1" w:styleId="EndNoteBibliographyChar">
    <w:name w:val="EndNote Bibliography Char"/>
    <w:basedOn w:val="DefaultParagraphFont"/>
    <w:link w:val="EndNoteBibliography"/>
    <w:rsid w:val="009A0E0A"/>
    <w:rPr>
      <w:rFonts w:eastAsiaTheme="minorHAnsi"/>
      <w:sz w:val="24"/>
      <w:szCs w:val="24"/>
      <w:lang w:val="en-US" w:eastAsia="en-US"/>
    </w:rPr>
  </w:style>
  <w:style w:type="character" w:customStyle="1" w:styleId="docsum-authors">
    <w:name w:val="docsum-authors"/>
    <w:basedOn w:val="DefaultParagraphFont"/>
    <w:rsid w:val="009A0E0A"/>
  </w:style>
  <w:style w:type="character" w:customStyle="1" w:styleId="docsum-journal-citation">
    <w:name w:val="docsum-journal-citation"/>
    <w:basedOn w:val="DefaultParagraphFont"/>
    <w:rsid w:val="009A0E0A"/>
  </w:style>
  <w:style w:type="character" w:customStyle="1" w:styleId="citation-part">
    <w:name w:val="citation-part"/>
    <w:basedOn w:val="DefaultParagraphFont"/>
    <w:rsid w:val="009A0E0A"/>
  </w:style>
  <w:style w:type="character" w:customStyle="1" w:styleId="docsum-pmid">
    <w:name w:val="docsum-pmid"/>
    <w:basedOn w:val="DefaultParagraphFont"/>
    <w:rsid w:val="009A0E0A"/>
  </w:style>
  <w:style w:type="paragraph" w:customStyle="1" w:styleId="xmsonormal">
    <w:name w:val="xmsonormal"/>
    <w:basedOn w:val="Normal"/>
    <w:rsid w:val="009A0E0A"/>
    <w:pPr>
      <w:spacing w:before="100" w:beforeAutospacing="1" w:after="100" w:afterAutospacing="1" w:line="240" w:lineRule="auto"/>
      <w:jc w:val="left"/>
    </w:pPr>
    <w:rPr>
      <w:rFonts w:eastAsia="Times New Roman" w:cs="Times New Roman"/>
      <w:szCs w:val="24"/>
      <w:lang w:val="en-US"/>
    </w:rPr>
  </w:style>
  <w:style w:type="character" w:styleId="CommentReference">
    <w:name w:val="annotation reference"/>
    <w:basedOn w:val="DefaultParagraphFont"/>
    <w:uiPriority w:val="99"/>
    <w:semiHidden/>
    <w:unhideWhenUsed/>
    <w:rsid w:val="003E07BB"/>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1270383">
      <w:bodyDiv w:val="1"/>
      <w:marLeft w:val="0"/>
      <w:marRight w:val="0"/>
      <w:marTop w:val="0"/>
      <w:marBottom w:val="0"/>
      <w:divBdr>
        <w:top w:val="none" w:sz="0" w:space="0" w:color="auto"/>
        <w:left w:val="none" w:sz="0" w:space="0" w:color="auto"/>
        <w:bottom w:val="none" w:sz="0" w:space="0" w:color="auto"/>
        <w:right w:val="none" w:sz="0" w:space="0" w:color="auto"/>
      </w:divBdr>
    </w:div>
    <w:div w:id="662465335">
      <w:bodyDiv w:val="1"/>
      <w:marLeft w:val="0"/>
      <w:marRight w:val="0"/>
      <w:marTop w:val="0"/>
      <w:marBottom w:val="0"/>
      <w:divBdr>
        <w:top w:val="none" w:sz="0" w:space="0" w:color="auto"/>
        <w:left w:val="none" w:sz="0" w:space="0" w:color="auto"/>
        <w:bottom w:val="none" w:sz="0" w:space="0" w:color="auto"/>
        <w:right w:val="none" w:sz="0" w:space="0" w:color="auto"/>
      </w:divBdr>
    </w:div>
    <w:div w:id="665323230">
      <w:bodyDiv w:val="1"/>
      <w:marLeft w:val="0"/>
      <w:marRight w:val="0"/>
      <w:marTop w:val="0"/>
      <w:marBottom w:val="0"/>
      <w:divBdr>
        <w:top w:val="none" w:sz="0" w:space="0" w:color="auto"/>
        <w:left w:val="none" w:sz="0" w:space="0" w:color="auto"/>
        <w:bottom w:val="none" w:sz="0" w:space="0" w:color="auto"/>
        <w:right w:val="none" w:sz="0" w:space="0" w:color="auto"/>
      </w:divBdr>
    </w:div>
    <w:div w:id="1352104656">
      <w:marLeft w:val="0"/>
      <w:marRight w:val="0"/>
      <w:marTop w:val="0"/>
      <w:marBottom w:val="0"/>
      <w:divBdr>
        <w:top w:val="none" w:sz="0" w:space="0" w:color="auto"/>
        <w:left w:val="none" w:sz="0" w:space="0" w:color="auto"/>
        <w:bottom w:val="none" w:sz="0" w:space="0" w:color="auto"/>
        <w:right w:val="none" w:sz="0" w:space="0" w:color="auto"/>
      </w:divBdr>
      <w:divsChild>
        <w:div w:id="1352104659">
          <w:marLeft w:val="0"/>
          <w:marRight w:val="0"/>
          <w:marTop w:val="0"/>
          <w:marBottom w:val="0"/>
          <w:divBdr>
            <w:top w:val="none" w:sz="0" w:space="0" w:color="auto"/>
            <w:left w:val="none" w:sz="0" w:space="0" w:color="auto"/>
            <w:bottom w:val="none" w:sz="0" w:space="0" w:color="auto"/>
            <w:right w:val="none" w:sz="0" w:space="0" w:color="auto"/>
          </w:divBdr>
          <w:divsChild>
            <w:div w:id="1352104661">
              <w:marLeft w:val="0"/>
              <w:marRight w:val="0"/>
              <w:marTop w:val="0"/>
              <w:marBottom w:val="0"/>
              <w:divBdr>
                <w:top w:val="none" w:sz="0" w:space="0" w:color="auto"/>
                <w:left w:val="none" w:sz="0" w:space="0" w:color="auto"/>
                <w:bottom w:val="none" w:sz="0" w:space="0" w:color="auto"/>
                <w:right w:val="none" w:sz="0" w:space="0" w:color="auto"/>
              </w:divBdr>
            </w:div>
          </w:divsChild>
        </w:div>
        <w:div w:id="1352104660">
          <w:marLeft w:val="0"/>
          <w:marRight w:val="0"/>
          <w:marTop w:val="0"/>
          <w:marBottom w:val="0"/>
          <w:divBdr>
            <w:top w:val="none" w:sz="0" w:space="0" w:color="auto"/>
            <w:left w:val="none" w:sz="0" w:space="0" w:color="auto"/>
            <w:bottom w:val="none" w:sz="0" w:space="0" w:color="auto"/>
            <w:right w:val="none" w:sz="0" w:space="0" w:color="auto"/>
          </w:divBdr>
          <w:divsChild>
            <w:div w:id="1352104664">
              <w:marLeft w:val="0"/>
              <w:marRight w:val="0"/>
              <w:marTop w:val="0"/>
              <w:marBottom w:val="0"/>
              <w:divBdr>
                <w:top w:val="none" w:sz="0" w:space="0" w:color="auto"/>
                <w:left w:val="none" w:sz="0" w:space="0" w:color="auto"/>
                <w:bottom w:val="none" w:sz="0" w:space="0" w:color="auto"/>
                <w:right w:val="none" w:sz="0" w:space="0" w:color="auto"/>
              </w:divBdr>
            </w:div>
            <w:div w:id="1352104668">
              <w:marLeft w:val="0"/>
              <w:marRight w:val="0"/>
              <w:marTop w:val="0"/>
              <w:marBottom w:val="0"/>
              <w:divBdr>
                <w:top w:val="none" w:sz="0" w:space="0" w:color="auto"/>
                <w:left w:val="none" w:sz="0" w:space="0" w:color="auto"/>
                <w:bottom w:val="none" w:sz="0" w:space="0" w:color="auto"/>
                <w:right w:val="none" w:sz="0" w:space="0" w:color="auto"/>
              </w:divBdr>
            </w:div>
          </w:divsChild>
        </w:div>
        <w:div w:id="1352104666">
          <w:marLeft w:val="0"/>
          <w:marRight w:val="0"/>
          <w:marTop w:val="0"/>
          <w:marBottom w:val="0"/>
          <w:divBdr>
            <w:top w:val="none" w:sz="0" w:space="0" w:color="auto"/>
            <w:left w:val="none" w:sz="0" w:space="0" w:color="auto"/>
            <w:bottom w:val="none" w:sz="0" w:space="0" w:color="auto"/>
            <w:right w:val="none" w:sz="0" w:space="0" w:color="auto"/>
          </w:divBdr>
        </w:div>
      </w:divsChild>
    </w:div>
    <w:div w:id="1352104657">
      <w:marLeft w:val="0"/>
      <w:marRight w:val="0"/>
      <w:marTop w:val="0"/>
      <w:marBottom w:val="0"/>
      <w:divBdr>
        <w:top w:val="none" w:sz="0" w:space="0" w:color="auto"/>
        <w:left w:val="none" w:sz="0" w:space="0" w:color="auto"/>
        <w:bottom w:val="none" w:sz="0" w:space="0" w:color="auto"/>
        <w:right w:val="none" w:sz="0" w:space="0" w:color="auto"/>
      </w:divBdr>
    </w:div>
    <w:div w:id="1352104662">
      <w:marLeft w:val="0"/>
      <w:marRight w:val="0"/>
      <w:marTop w:val="0"/>
      <w:marBottom w:val="0"/>
      <w:divBdr>
        <w:top w:val="none" w:sz="0" w:space="0" w:color="auto"/>
        <w:left w:val="none" w:sz="0" w:space="0" w:color="auto"/>
        <w:bottom w:val="none" w:sz="0" w:space="0" w:color="auto"/>
        <w:right w:val="none" w:sz="0" w:space="0" w:color="auto"/>
      </w:divBdr>
    </w:div>
    <w:div w:id="1352104663">
      <w:marLeft w:val="0"/>
      <w:marRight w:val="0"/>
      <w:marTop w:val="0"/>
      <w:marBottom w:val="0"/>
      <w:divBdr>
        <w:top w:val="none" w:sz="0" w:space="0" w:color="auto"/>
        <w:left w:val="none" w:sz="0" w:space="0" w:color="auto"/>
        <w:bottom w:val="none" w:sz="0" w:space="0" w:color="auto"/>
        <w:right w:val="none" w:sz="0" w:space="0" w:color="auto"/>
      </w:divBdr>
      <w:divsChild>
        <w:div w:id="1352104658">
          <w:marLeft w:val="0"/>
          <w:marRight w:val="0"/>
          <w:marTop w:val="0"/>
          <w:marBottom w:val="0"/>
          <w:divBdr>
            <w:top w:val="none" w:sz="0" w:space="0" w:color="auto"/>
            <w:left w:val="none" w:sz="0" w:space="0" w:color="auto"/>
            <w:bottom w:val="none" w:sz="0" w:space="0" w:color="auto"/>
            <w:right w:val="none" w:sz="0" w:space="0" w:color="auto"/>
          </w:divBdr>
        </w:div>
      </w:divsChild>
    </w:div>
    <w:div w:id="1352104665">
      <w:marLeft w:val="0"/>
      <w:marRight w:val="0"/>
      <w:marTop w:val="0"/>
      <w:marBottom w:val="0"/>
      <w:divBdr>
        <w:top w:val="none" w:sz="0" w:space="0" w:color="auto"/>
        <w:left w:val="none" w:sz="0" w:space="0" w:color="auto"/>
        <w:bottom w:val="none" w:sz="0" w:space="0" w:color="auto"/>
        <w:right w:val="none" w:sz="0" w:space="0" w:color="auto"/>
      </w:divBdr>
    </w:div>
    <w:div w:id="1352104667">
      <w:marLeft w:val="0"/>
      <w:marRight w:val="0"/>
      <w:marTop w:val="0"/>
      <w:marBottom w:val="0"/>
      <w:divBdr>
        <w:top w:val="none" w:sz="0" w:space="0" w:color="auto"/>
        <w:left w:val="none" w:sz="0" w:space="0" w:color="auto"/>
        <w:bottom w:val="none" w:sz="0" w:space="0" w:color="auto"/>
        <w:right w:val="none" w:sz="0" w:space="0" w:color="auto"/>
      </w:divBdr>
      <w:divsChild>
        <w:div w:id="1352104655">
          <w:marLeft w:val="0"/>
          <w:marRight w:val="0"/>
          <w:marTop w:val="0"/>
          <w:marBottom w:val="0"/>
          <w:divBdr>
            <w:top w:val="none" w:sz="0" w:space="0" w:color="auto"/>
            <w:left w:val="none" w:sz="0" w:space="0" w:color="auto"/>
            <w:bottom w:val="none" w:sz="0" w:space="0" w:color="auto"/>
            <w:right w:val="none" w:sz="0" w:space="0" w:color="auto"/>
          </w:divBdr>
        </w:div>
      </w:divsChild>
    </w:div>
    <w:div w:id="1355233604">
      <w:bodyDiv w:val="1"/>
      <w:marLeft w:val="0"/>
      <w:marRight w:val="0"/>
      <w:marTop w:val="0"/>
      <w:marBottom w:val="0"/>
      <w:divBdr>
        <w:top w:val="none" w:sz="0" w:space="0" w:color="auto"/>
        <w:left w:val="none" w:sz="0" w:space="0" w:color="auto"/>
        <w:bottom w:val="none" w:sz="0" w:space="0" w:color="auto"/>
        <w:right w:val="none" w:sz="0" w:space="0" w:color="auto"/>
      </w:divBdr>
    </w:div>
    <w:div w:id="1702168421">
      <w:bodyDiv w:val="1"/>
      <w:marLeft w:val="0"/>
      <w:marRight w:val="0"/>
      <w:marTop w:val="0"/>
      <w:marBottom w:val="0"/>
      <w:divBdr>
        <w:top w:val="none" w:sz="0" w:space="0" w:color="auto"/>
        <w:left w:val="none" w:sz="0" w:space="0" w:color="auto"/>
        <w:bottom w:val="none" w:sz="0" w:space="0" w:color="auto"/>
        <w:right w:val="none" w:sz="0" w:space="0" w:color="auto"/>
      </w:divBdr>
    </w:div>
    <w:div w:id="1712611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865</Words>
  <Characters>4935</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enatar, Michael</cp:lastModifiedBy>
  <cp:revision>2</cp:revision>
  <dcterms:created xsi:type="dcterms:W3CDTF">2022-01-28T13:10:00Z</dcterms:created>
  <dcterms:modified xsi:type="dcterms:W3CDTF">2022-01-28T13:10:00Z</dcterms:modified>
</cp:coreProperties>
</file>